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C0A193" w14:textId="77777777" w:rsidR="00E17045" w:rsidRDefault="00E17045" w:rsidP="006E0BC6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398179FE" wp14:editId="3731D286">
            <wp:simplePos x="0" y="0"/>
            <wp:positionH relativeFrom="margin">
              <wp:posOffset>3562074</wp:posOffset>
            </wp:positionH>
            <wp:positionV relativeFrom="paragraph">
              <wp:posOffset>-214900</wp:posOffset>
            </wp:positionV>
            <wp:extent cx="1574359" cy="1249773"/>
            <wp:effectExtent l="0" t="0" r="6985" b="7620"/>
            <wp:wrapNone/>
            <wp:docPr id="2" name="Picture 2" descr="https://eee.metu.edu.tr/sites/eee.metu.edu.tr/files/images/eelog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eee.metu.edu.tr/sites/eee.metu.edu.tr/files/images/eelogo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74359" cy="12497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B4FD2">
        <w:rPr>
          <w:rFonts w:ascii="Arial" w:hAnsi="Arial" w:cs="Arial"/>
          <w:noProof/>
          <w:color w:val="000000"/>
          <w:sz w:val="52"/>
          <w:szCs w:val="52"/>
          <w:bdr w:val="none" w:sz="0" w:space="0" w:color="auto" w:frame="1"/>
        </w:rPr>
        <w:drawing>
          <wp:anchor distT="0" distB="0" distL="114300" distR="114300" simplePos="0" relativeHeight="251658240" behindDoc="0" locked="0" layoutInCell="1" allowOverlap="1" wp14:anchorId="0D6642F0" wp14:editId="2722A604">
            <wp:simplePos x="0" y="0"/>
            <wp:positionH relativeFrom="column">
              <wp:posOffset>921965</wp:posOffset>
            </wp:positionH>
            <wp:positionV relativeFrom="paragraph">
              <wp:posOffset>-250190</wp:posOffset>
            </wp:positionV>
            <wp:extent cx="1526650" cy="1278868"/>
            <wp:effectExtent l="0" t="0" r="0" b="0"/>
            <wp:wrapNone/>
            <wp:docPr id="1" name="Picture 1" descr="https://lh4.googleusercontent.com/ksclZp8ZvT_6IleMXQ3JvrxJtbv4k-tRMGWoO6DG8SGHugSe0_pTEP1_gsUoJvqmGG7yo3bJJqyI9-FljKhPbCZtB6cmToObrg_j5HI57ucy90fCNkK-ft8e8De7c_V4SzXoB8g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ksclZp8ZvT_6IleMXQ3JvrxJtbv4k-tRMGWoO6DG8SGHugSe0_pTEP1_gsUoJvqmGG7yo3bJJqyI9-FljKhPbCZtB6cmToObrg_j5HI57ucy90fCNkK-ft8e8De7c_V4SzXoB8gL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flipV="1">
                      <a:off x="0" y="0"/>
                      <a:ext cx="1526650" cy="12788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903564E" w14:textId="77777777" w:rsidR="00E17045" w:rsidRDefault="00E17045" w:rsidP="006E0BC6"/>
    <w:p w14:paraId="6012A6E8" w14:textId="77777777" w:rsidR="00E17045" w:rsidRDefault="00E17045" w:rsidP="006E0BC6"/>
    <w:p w14:paraId="4699F171" w14:textId="77777777" w:rsidR="009B4FD2" w:rsidRDefault="009B4FD2" w:rsidP="006E0BC6"/>
    <w:p w14:paraId="1AD049C1" w14:textId="77777777" w:rsidR="00E17045" w:rsidRDefault="00E17045" w:rsidP="006E0BC6"/>
    <w:p w14:paraId="43AA3273" w14:textId="77777777" w:rsidR="00E17045" w:rsidRDefault="00E17045" w:rsidP="006E0BC6"/>
    <w:p w14:paraId="735E4E99" w14:textId="77777777" w:rsidR="00E17045" w:rsidRDefault="00E17045" w:rsidP="006E0BC6"/>
    <w:p w14:paraId="03FA4836" w14:textId="77777777" w:rsidR="00E17045" w:rsidRDefault="00E17045" w:rsidP="006E0BC6"/>
    <w:p w14:paraId="33B0E036" w14:textId="77777777" w:rsidR="009B4FD2" w:rsidRPr="008228DD" w:rsidRDefault="009B4FD2" w:rsidP="008228DD">
      <w:pPr>
        <w:jc w:val="center"/>
        <w:rPr>
          <w:b/>
          <w:sz w:val="56"/>
        </w:rPr>
      </w:pPr>
      <w:r w:rsidRPr="008228DD">
        <w:rPr>
          <w:b/>
          <w:sz w:val="56"/>
        </w:rPr>
        <w:t>EE</w:t>
      </w:r>
      <w:r w:rsidR="00E17045" w:rsidRPr="008228DD">
        <w:rPr>
          <w:b/>
          <w:sz w:val="56"/>
        </w:rPr>
        <w:t>568</w:t>
      </w:r>
      <w:r w:rsidRPr="008228DD">
        <w:rPr>
          <w:b/>
          <w:sz w:val="56"/>
        </w:rPr>
        <w:t xml:space="preserve"> </w:t>
      </w:r>
      <w:r w:rsidR="00E17045" w:rsidRPr="008228DD">
        <w:rPr>
          <w:b/>
          <w:sz w:val="56"/>
        </w:rPr>
        <w:t>– Selected Topics on Electrical Machines</w:t>
      </w:r>
    </w:p>
    <w:p w14:paraId="58D3E645" w14:textId="7BD42909" w:rsidR="00845AB8" w:rsidRDefault="008228DD" w:rsidP="00D324B1">
      <w:pPr>
        <w:jc w:val="center"/>
      </w:pPr>
      <w:r w:rsidRPr="008228DD">
        <w:rPr>
          <w:rFonts w:ascii="Calibri" w:hAnsi="Calibri" w:cs="Calibri"/>
          <w:sz w:val="36"/>
          <w:szCs w:val="52"/>
        </w:rPr>
        <w:t>Project #</w:t>
      </w:r>
      <w:r w:rsidR="00976BB3">
        <w:rPr>
          <w:rFonts w:ascii="Calibri" w:hAnsi="Calibri" w:cs="Calibri"/>
          <w:sz w:val="36"/>
          <w:szCs w:val="52"/>
        </w:rPr>
        <w:t>2</w:t>
      </w:r>
      <w:r w:rsidRPr="008228DD">
        <w:rPr>
          <w:rFonts w:ascii="Calibri" w:hAnsi="Calibri" w:cs="Calibri"/>
          <w:sz w:val="36"/>
          <w:szCs w:val="52"/>
        </w:rPr>
        <w:t xml:space="preserve">: </w:t>
      </w:r>
      <w:r w:rsidR="00D324B1" w:rsidRPr="00D324B1">
        <w:rPr>
          <w:rFonts w:ascii="Calibri" w:hAnsi="Calibri" w:cs="Calibri"/>
          <w:sz w:val="36"/>
          <w:szCs w:val="52"/>
        </w:rPr>
        <w:t>Motor Winding Design &amp; Analysis</w:t>
      </w:r>
    </w:p>
    <w:p w14:paraId="5435C7F9" w14:textId="77777777" w:rsidR="00845AB8" w:rsidRDefault="00845AB8" w:rsidP="006E0BC6"/>
    <w:p w14:paraId="2E456C4E" w14:textId="77777777" w:rsidR="00845AB8" w:rsidRDefault="00845AB8" w:rsidP="006E0BC6"/>
    <w:p w14:paraId="3858C5CD" w14:textId="77777777" w:rsidR="00845AB8" w:rsidRDefault="00845AB8" w:rsidP="006E0BC6"/>
    <w:p w14:paraId="40A91EAB" w14:textId="77777777" w:rsidR="00845AB8" w:rsidRDefault="00845AB8" w:rsidP="006E0BC6"/>
    <w:p w14:paraId="330A4DC1" w14:textId="77777777" w:rsidR="00845AB8" w:rsidRDefault="00845AB8" w:rsidP="006E0BC6"/>
    <w:p w14:paraId="2D55B177" w14:textId="77777777" w:rsidR="009B4FD2" w:rsidRPr="009B4FD2" w:rsidRDefault="00845AB8" w:rsidP="008228DD">
      <w:pPr>
        <w:jc w:val="center"/>
        <w:rPr>
          <w:rFonts w:ascii="Times New Roman" w:hAnsi="Times New Roman" w:cs="Times New Roman"/>
          <w:sz w:val="10"/>
          <w:szCs w:val="24"/>
        </w:rPr>
      </w:pPr>
      <w:r w:rsidRPr="00845AB8">
        <w:t>by</w:t>
      </w:r>
    </w:p>
    <w:p w14:paraId="4B85FF97" w14:textId="77777777" w:rsidR="009B4FD2" w:rsidRPr="008228DD" w:rsidRDefault="00E17045" w:rsidP="008228DD">
      <w:pPr>
        <w:jc w:val="center"/>
        <w:rPr>
          <w:rFonts w:ascii="Times New Roman" w:hAnsi="Times New Roman" w:cs="Times New Roman"/>
          <w:sz w:val="28"/>
          <w:szCs w:val="24"/>
        </w:rPr>
      </w:pPr>
      <w:r w:rsidRPr="008228DD">
        <w:rPr>
          <w:sz w:val="28"/>
        </w:rPr>
        <w:t>Hakan Saraç - 2408086</w:t>
      </w:r>
    </w:p>
    <w:p w14:paraId="6EAB2A21" w14:textId="77777777" w:rsidR="009B3DAC" w:rsidRDefault="009B4FD2" w:rsidP="006E0BC6">
      <w:r w:rsidRPr="009B4FD2">
        <w:br/>
      </w:r>
      <w:r w:rsidRPr="009B4FD2">
        <w:br/>
      </w:r>
      <w:r w:rsidRPr="009B4FD2">
        <w:br/>
      </w:r>
    </w:p>
    <w:p w14:paraId="377C31DE" w14:textId="77777777" w:rsidR="009B3DAC" w:rsidRDefault="009B3DAC" w:rsidP="006E0BC6"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161371074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291F17C" w14:textId="14684562" w:rsidR="008228DD" w:rsidRDefault="00BB5B26">
          <w:pPr>
            <w:pStyle w:val="TOCHeading"/>
          </w:pPr>
          <w:r>
            <w:t xml:space="preserve">Table </w:t>
          </w:r>
          <w:r w:rsidR="00173B65">
            <w:t>of</w:t>
          </w:r>
          <w:r>
            <w:t xml:space="preserve"> </w:t>
          </w:r>
          <w:r w:rsidR="008228DD">
            <w:t>Contents</w:t>
          </w:r>
        </w:p>
        <w:p w14:paraId="3A72E658" w14:textId="19F75ADD" w:rsidR="00392E32" w:rsidRDefault="008228DD">
          <w:pPr>
            <w:pStyle w:val="TOC1"/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4758661" w:history="1">
            <w:r w:rsidR="00392E32" w:rsidRPr="00B01C59">
              <w:rPr>
                <w:rStyle w:val="Hyperlink"/>
                <w:noProof/>
              </w:rPr>
              <w:t>2.</w:t>
            </w:r>
            <w:r w:rsidR="00392E32">
              <w:rPr>
                <w:rFonts w:eastAsiaTheme="minorEastAsia"/>
                <w:noProof/>
              </w:rPr>
              <w:tab/>
            </w:r>
            <w:r w:rsidR="00392E32" w:rsidRPr="00B01C59">
              <w:rPr>
                <w:rStyle w:val="Hyperlink"/>
                <w:noProof/>
              </w:rPr>
              <w:t>Introduction</w:t>
            </w:r>
            <w:r w:rsidR="00392E32">
              <w:rPr>
                <w:noProof/>
                <w:webHidden/>
              </w:rPr>
              <w:tab/>
            </w:r>
            <w:r w:rsidR="00392E32">
              <w:rPr>
                <w:noProof/>
                <w:webHidden/>
              </w:rPr>
              <w:fldChar w:fldCharType="begin"/>
            </w:r>
            <w:r w:rsidR="00392E32">
              <w:rPr>
                <w:noProof/>
                <w:webHidden/>
              </w:rPr>
              <w:instrText xml:space="preserve"> PAGEREF _Toc104758661 \h </w:instrText>
            </w:r>
            <w:r w:rsidR="00392E32">
              <w:rPr>
                <w:noProof/>
                <w:webHidden/>
              </w:rPr>
            </w:r>
            <w:r w:rsidR="00392E32">
              <w:rPr>
                <w:noProof/>
                <w:webHidden/>
              </w:rPr>
              <w:fldChar w:fldCharType="separate"/>
            </w:r>
            <w:r w:rsidR="00392E32">
              <w:rPr>
                <w:noProof/>
                <w:webHidden/>
              </w:rPr>
              <w:t>2</w:t>
            </w:r>
            <w:r w:rsidR="00392E32">
              <w:rPr>
                <w:noProof/>
                <w:webHidden/>
              </w:rPr>
              <w:fldChar w:fldCharType="end"/>
            </w:r>
          </w:hyperlink>
        </w:p>
        <w:p w14:paraId="64FB976E" w14:textId="78CFA079" w:rsidR="00392E32" w:rsidRDefault="00392E32">
          <w:pPr>
            <w:pStyle w:val="TOC1"/>
            <w:rPr>
              <w:rFonts w:eastAsiaTheme="minorEastAsia"/>
              <w:noProof/>
            </w:rPr>
          </w:pPr>
          <w:hyperlink w:anchor="_Toc104758662" w:history="1">
            <w:r w:rsidRPr="00B01C59">
              <w:rPr>
                <w:rStyle w:val="Hyperlink"/>
                <w:noProof/>
              </w:rPr>
              <w:t>3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Question 1: Integral-Slot Winding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ED5285" w14:textId="7E8B71B8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63" w:history="1">
            <w:r w:rsidRPr="00B01C59">
              <w:rPr>
                <w:rStyle w:val="Hyperlink"/>
                <w:noProof/>
              </w:rPr>
              <w:t>3.1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Winding Diagram (Full Pitche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37FF4" w14:textId="156CE30E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64" w:history="1">
            <w:r w:rsidRPr="00B01C59">
              <w:rPr>
                <w:rStyle w:val="Hyperlink"/>
                <w:noProof/>
              </w:rPr>
              <w:t>3.2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Distribution factor, Pitch factor, Winding factor calculation for full pitched win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D059A2" w14:textId="6BC37FB0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65" w:history="1">
            <w:r w:rsidRPr="00B01C59">
              <w:rPr>
                <w:rStyle w:val="Hyperlink"/>
                <w:noProof/>
              </w:rPr>
              <w:t>3.3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Winding Diagram (11/12 Pitche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0B52D9" w14:textId="160BC7D8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66" w:history="1">
            <w:r w:rsidRPr="00B01C59">
              <w:rPr>
                <w:rStyle w:val="Hyperlink"/>
                <w:noProof/>
              </w:rPr>
              <w:t>3.4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Com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76351B" w14:textId="0C0028D1" w:rsidR="00392E32" w:rsidRDefault="00392E32">
          <w:pPr>
            <w:pStyle w:val="TOC1"/>
            <w:rPr>
              <w:rFonts w:eastAsiaTheme="minorEastAsia"/>
              <w:noProof/>
            </w:rPr>
          </w:pPr>
          <w:hyperlink w:anchor="_Toc104758667" w:history="1">
            <w:r w:rsidRPr="00B01C59">
              <w:rPr>
                <w:rStyle w:val="Hyperlink"/>
                <w:noProof/>
              </w:rPr>
              <w:t>4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Question 2: Fractional-Slot Winding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E04AC3" w14:textId="64DEF8E4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68" w:history="1">
            <w:r w:rsidRPr="00B01C59">
              <w:rPr>
                <w:rStyle w:val="Hyperlink"/>
                <w:noProof/>
              </w:rPr>
              <w:t>4.1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Calculations for Machine 1:24 slots 20 po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A101B7" w14:textId="734C5CA5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69" w:history="1">
            <w:r w:rsidRPr="00B01C59">
              <w:rPr>
                <w:rStyle w:val="Hyperlink"/>
                <w:noProof/>
              </w:rPr>
              <w:t>4.2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Calculations for Machine 2:30 slots 20 po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CBB262" w14:textId="2A308875" w:rsidR="00392E32" w:rsidRDefault="00392E32">
          <w:pPr>
            <w:pStyle w:val="TOC2"/>
            <w:tabs>
              <w:tab w:val="left" w:pos="1320"/>
            </w:tabs>
            <w:rPr>
              <w:rFonts w:eastAsiaTheme="minorEastAsia"/>
              <w:noProof/>
            </w:rPr>
          </w:pPr>
          <w:hyperlink w:anchor="_Toc104758670" w:history="1">
            <w:r w:rsidRPr="00B01C59">
              <w:rPr>
                <w:rStyle w:val="Hyperlink"/>
                <w:noProof/>
              </w:rPr>
              <w:t>4.3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Com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871878" w14:textId="07F7D01E" w:rsidR="00392E32" w:rsidRDefault="00392E32">
          <w:pPr>
            <w:pStyle w:val="TOC1"/>
            <w:rPr>
              <w:rFonts w:eastAsiaTheme="minorEastAsia"/>
              <w:noProof/>
            </w:rPr>
          </w:pPr>
          <w:hyperlink w:anchor="_Toc104758671" w:history="1">
            <w:r w:rsidRPr="00B01C59">
              <w:rPr>
                <w:rStyle w:val="Hyperlink"/>
                <w:noProof/>
              </w:rPr>
              <w:t>5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Question 3: 2D FEA Modell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C27647" w14:textId="7AD2CC03" w:rsidR="00392E32" w:rsidRDefault="00392E32">
          <w:pPr>
            <w:pStyle w:val="TOC1"/>
            <w:rPr>
              <w:rFonts w:eastAsiaTheme="minorEastAsia"/>
              <w:noProof/>
            </w:rPr>
          </w:pPr>
          <w:hyperlink w:anchor="_Toc104758672" w:history="1">
            <w:r w:rsidRPr="00B01C59">
              <w:rPr>
                <w:rStyle w:val="Hyperlink"/>
                <w:noProof/>
              </w:rPr>
              <w:t>6.</w:t>
            </w:r>
            <w:r>
              <w:rPr>
                <w:rFonts w:eastAsiaTheme="minorEastAsia"/>
                <w:noProof/>
              </w:rPr>
              <w:tab/>
            </w:r>
            <w:r w:rsidRPr="00B01C59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4758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817C8B" w14:textId="114074F6" w:rsidR="004675C9" w:rsidRDefault="008228DD" w:rsidP="00EE3327">
          <w:r>
            <w:rPr>
              <w:b/>
              <w:bCs/>
              <w:noProof/>
            </w:rPr>
            <w:fldChar w:fldCharType="end"/>
          </w:r>
        </w:p>
      </w:sdtContent>
    </w:sdt>
    <w:p w14:paraId="46939C37" w14:textId="77777777" w:rsidR="004675C9" w:rsidRDefault="004675C9" w:rsidP="006E0BC6">
      <w:r>
        <w:br w:type="page"/>
      </w:r>
    </w:p>
    <w:p w14:paraId="27DCBAE8" w14:textId="0091B5ED" w:rsidR="00092172" w:rsidRDefault="004675C9" w:rsidP="006E0BC6">
      <w:pPr>
        <w:pStyle w:val="Heading1"/>
      </w:pPr>
      <w:bookmarkStart w:id="0" w:name="_Toc34579651"/>
      <w:bookmarkStart w:id="1" w:name="_Toc104758661"/>
      <w:r w:rsidRPr="004675C9">
        <w:lastRenderedPageBreak/>
        <w:t>Introduction</w:t>
      </w:r>
      <w:bookmarkEnd w:id="0"/>
      <w:bookmarkEnd w:id="1"/>
    </w:p>
    <w:p w14:paraId="70FCEB9C" w14:textId="1D2581CD" w:rsidR="00764D1C" w:rsidRPr="00764D1C" w:rsidRDefault="00764D1C" w:rsidP="00764D1C">
      <w:r>
        <w:t xml:space="preserve">In this homework, the winding diagrams for electrical machines will be investigated. </w:t>
      </w:r>
      <w:r w:rsidR="002718B2">
        <w:t>The effect of pitch factor and distribution factor to the voltages induced is analyzed and studied. In the end, the aim was to prove the analytical results on the using a FEA tool, which was not successful for my case.</w:t>
      </w:r>
    </w:p>
    <w:p w14:paraId="0FD3C444" w14:textId="045767AE" w:rsidR="00C16A68" w:rsidRDefault="00C16A68" w:rsidP="00C16A68">
      <w:pPr>
        <w:pStyle w:val="Heading1"/>
      </w:pPr>
      <w:bookmarkStart w:id="2" w:name="_Toc104758662"/>
      <w:r>
        <w:t xml:space="preserve">Question 1: </w:t>
      </w:r>
      <w:r w:rsidRPr="00C16A68">
        <w:t>Integral-Slot Winding Design</w:t>
      </w:r>
      <w:bookmarkEnd w:id="2"/>
    </w:p>
    <w:p w14:paraId="283131FD" w14:textId="079D355C" w:rsidR="00343164" w:rsidRPr="00343164" w:rsidRDefault="00343164" w:rsidP="00343164">
      <w:pPr>
        <w:pStyle w:val="Heading2"/>
      </w:pPr>
      <w:bookmarkStart w:id="3" w:name="_Toc104758663"/>
      <w:r>
        <w:t>Winding Diagram</w:t>
      </w:r>
      <w:r w:rsidR="009F69A4">
        <w:t xml:space="preserve"> (Full Pitched)</w:t>
      </w:r>
      <w:bookmarkEnd w:id="3"/>
      <w:r w:rsidR="009F69A4">
        <w:t xml:space="preserve"> </w:t>
      </w:r>
    </w:p>
    <w:p w14:paraId="45DAEB2D" w14:textId="695F49DA" w:rsidR="006D486B" w:rsidRDefault="006D486B" w:rsidP="006D486B">
      <w:r>
        <w:t xml:space="preserve">The stator consists of </w:t>
      </w:r>
      <w:r w:rsidR="00450E6B">
        <w:t>72</w:t>
      </w:r>
      <w:r>
        <w:t xml:space="preserve"> slots, </w:t>
      </w:r>
      <w:r w:rsidR="00450E6B">
        <w:t>6</w:t>
      </w:r>
      <w:r>
        <w:t xml:space="preserve"> poles and 3 phases. This configuration results in a q value of</w:t>
      </w:r>
      <w:r w:rsidR="00450E6B">
        <w:t xml:space="preserve"> 4</w:t>
      </w:r>
      <w:r>
        <w:t>, which states number of slots per pole per phase.</w:t>
      </w:r>
    </w:p>
    <w:p w14:paraId="0529BE66" w14:textId="370A077F" w:rsidR="00D47F4F" w:rsidRDefault="00D47F4F" w:rsidP="00D47F4F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q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72</m:t>
            </m:r>
          </m:num>
          <m:den>
            <m:r>
              <w:rPr>
                <w:rFonts w:ascii="Cambria Math" w:hAnsi="Cambria Math"/>
              </w:rPr>
              <m:t>6*3</m:t>
            </m:r>
          </m:den>
        </m:f>
        <m:r>
          <w:rPr>
            <w:rFonts w:ascii="Cambria Math" w:hAnsi="Cambria Math"/>
          </w:rPr>
          <m:t>=4 slots per pole per phase</m:t>
        </m:r>
      </m:oMath>
      <w:r>
        <w:rPr>
          <w:rFonts w:eastAsiaTheme="minorEastAsia"/>
        </w:rPr>
        <w:tab/>
      </w:r>
      <w:r w:rsidR="00FA5775">
        <w:rPr>
          <w:rFonts w:eastAsiaTheme="minorEastAsia"/>
        </w:rPr>
        <w:tab/>
      </w:r>
      <w:r>
        <w:rPr>
          <w:rFonts w:eastAsiaTheme="minorEastAsia"/>
        </w:rPr>
        <w:t>(1)</w:t>
      </w:r>
    </w:p>
    <w:p w14:paraId="6565C9F3" w14:textId="0C974903" w:rsidR="00D47F4F" w:rsidRDefault="00D47F4F" w:rsidP="00D47F4F">
      <w:pPr>
        <w:jc w:val="left"/>
        <w:rPr>
          <w:rFonts w:eastAsiaTheme="minorEastAsia"/>
        </w:rPr>
      </w:pPr>
      <w:r>
        <w:rPr>
          <w:rFonts w:eastAsiaTheme="minorEastAsia"/>
        </w:rPr>
        <w:t xml:space="preserve">This slot and pole value results in an electrical angle of </w:t>
      </w:r>
      <w:r w:rsidRPr="00D47F4F">
        <w:rPr>
          <w:rFonts w:eastAsiaTheme="minorEastAsia"/>
        </w:rPr>
        <w:t>30°</w:t>
      </w:r>
      <w:r>
        <w:rPr>
          <w:rFonts w:eastAsiaTheme="minorEastAsia"/>
        </w:rPr>
        <w:t xml:space="preserve"> degrees between each slot, whose derivation is given in (2).</w:t>
      </w:r>
    </w:p>
    <w:p w14:paraId="22D8A041" w14:textId="63AA42A9" w:rsidR="00D47F4F" w:rsidRPr="00D47F4F" w:rsidRDefault="00D47F4F" w:rsidP="007F1900">
      <w:pPr>
        <w:jc w:val="center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CoilsPhaseShift=360</m:t>
        </m:r>
        <m:r>
          <m:rPr>
            <m:sty m:val="p"/>
          </m:rPr>
          <w:rPr>
            <w:rFonts w:ascii="Cambria Math" w:eastAsiaTheme="minorEastAsia" w:hAnsi="Cambria Math"/>
          </w:rPr>
          <m:t>°</m:t>
        </m:r>
        <m:r>
          <w:rPr>
            <w:rFonts w:ascii="Cambria Math" w:eastAsiaTheme="minorEastAsia" w:hAnsi="Cambria Math"/>
          </w:rPr>
          <m:t>*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6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</m:num>
          <m:den>
            <m:r>
              <w:rPr>
                <w:rFonts w:ascii="Cambria Math" w:eastAsiaTheme="minorEastAsia" w:hAnsi="Cambria Math"/>
              </w:rPr>
              <m:t>72</m:t>
            </m:r>
          </m:den>
        </m:f>
        <m:r>
          <w:rPr>
            <w:rFonts w:ascii="Cambria Math" w:eastAsiaTheme="minorEastAsia" w:hAnsi="Cambria Math"/>
          </w:rPr>
          <m:t>=15</m:t>
        </m:r>
        <m:r>
          <m:rPr>
            <m:sty m:val="p"/>
          </m:rPr>
          <w:rPr>
            <w:rFonts w:ascii="Cambria Math" w:eastAsiaTheme="minorEastAsia" w:hAnsi="Cambria Math"/>
          </w:rPr>
          <m:t>°</m:t>
        </m:r>
      </m:oMath>
      <w:r w:rsidR="007F1900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7F1900">
        <w:rPr>
          <w:rFonts w:eastAsiaTheme="minorEastAsia"/>
        </w:rPr>
        <w:t>(2)</w:t>
      </w:r>
    </w:p>
    <w:p w14:paraId="2BB42623" w14:textId="35F7B836" w:rsidR="00343164" w:rsidRDefault="00343164" w:rsidP="00343164">
      <w:pPr>
        <w:pStyle w:val="Caption"/>
        <w:keepNext/>
        <w:jc w:val="center"/>
      </w:pPr>
      <w:r>
        <w:t xml:space="preserve">Table </w:t>
      </w:r>
      <w:fldSimple w:instr=" SEQ Table \* ARABIC ">
        <w:r w:rsidR="00C92CEA">
          <w:rPr>
            <w:noProof/>
          </w:rPr>
          <w:t>1</w:t>
        </w:r>
      </w:fldSimple>
      <w:r>
        <w:t xml:space="preserve"> : </w:t>
      </w:r>
      <w:r w:rsidR="00167E80">
        <w:t>Coil Distribution for full pitched coil design</w:t>
      </w:r>
      <w:r w:rsidR="009F6170">
        <w:t xml:space="preserve"> for full pitched win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89"/>
        <w:gridCol w:w="719"/>
        <w:gridCol w:w="728"/>
        <w:gridCol w:w="730"/>
        <w:gridCol w:w="730"/>
        <w:gridCol w:w="747"/>
        <w:gridCol w:w="747"/>
        <w:gridCol w:w="747"/>
        <w:gridCol w:w="747"/>
        <w:gridCol w:w="747"/>
        <w:gridCol w:w="713"/>
        <w:gridCol w:w="713"/>
        <w:gridCol w:w="713"/>
      </w:tblGrid>
      <w:tr w:rsidR="00343164" w14:paraId="77A188A5" w14:textId="3C56EDB6" w:rsidTr="00450E6B">
        <w:trPr>
          <w:trHeight w:val="721"/>
        </w:trPr>
        <w:tc>
          <w:tcPr>
            <w:tcW w:w="1289" w:type="dxa"/>
          </w:tcPr>
          <w:p w14:paraId="4A396A0B" w14:textId="62BA392A" w:rsidR="003C0E70" w:rsidRPr="00450E6B" w:rsidRDefault="003C0E70" w:rsidP="00970D33">
            <w:pPr>
              <w:ind w:firstLine="0"/>
              <w:jc w:val="center"/>
              <w:rPr>
                <w:b/>
                <w:bCs/>
              </w:rPr>
            </w:pPr>
            <w:r w:rsidRPr="00450E6B">
              <w:rPr>
                <w:b/>
                <w:bCs/>
              </w:rPr>
              <w:t>Slot Number</w:t>
            </w:r>
          </w:p>
        </w:tc>
        <w:tc>
          <w:tcPr>
            <w:tcW w:w="719" w:type="dxa"/>
          </w:tcPr>
          <w:p w14:paraId="17A6000A" w14:textId="1D2FFAEB" w:rsidR="003C0E70" w:rsidRDefault="003C0E70" w:rsidP="003C0E70">
            <w:pPr>
              <w:ind w:firstLine="0"/>
            </w:pPr>
            <w:r>
              <w:t>1</w:t>
            </w:r>
          </w:p>
        </w:tc>
        <w:tc>
          <w:tcPr>
            <w:tcW w:w="728" w:type="dxa"/>
          </w:tcPr>
          <w:p w14:paraId="565C4384" w14:textId="54B9CA1C" w:rsidR="003C0E70" w:rsidRDefault="003C0E70" w:rsidP="003C0E70">
            <w:pPr>
              <w:ind w:firstLine="0"/>
            </w:pPr>
            <w:r>
              <w:t>2</w:t>
            </w:r>
          </w:p>
        </w:tc>
        <w:tc>
          <w:tcPr>
            <w:tcW w:w="730" w:type="dxa"/>
          </w:tcPr>
          <w:p w14:paraId="2C970E86" w14:textId="5DAC3EE6" w:rsidR="003C0E70" w:rsidRDefault="003C0E70" w:rsidP="003C0E70">
            <w:pPr>
              <w:ind w:firstLine="0"/>
            </w:pPr>
            <w:r>
              <w:t>3</w:t>
            </w:r>
          </w:p>
        </w:tc>
        <w:tc>
          <w:tcPr>
            <w:tcW w:w="730" w:type="dxa"/>
          </w:tcPr>
          <w:p w14:paraId="3A14EFEA" w14:textId="7BCD72E9" w:rsidR="003C0E70" w:rsidRDefault="003C0E70" w:rsidP="003C0E70">
            <w:pPr>
              <w:ind w:firstLine="0"/>
            </w:pPr>
            <w:r>
              <w:t>4</w:t>
            </w:r>
          </w:p>
        </w:tc>
        <w:tc>
          <w:tcPr>
            <w:tcW w:w="747" w:type="dxa"/>
          </w:tcPr>
          <w:p w14:paraId="5044B78D" w14:textId="13BE3C20" w:rsidR="003C0E70" w:rsidRDefault="003C0E70" w:rsidP="003C0E70">
            <w:pPr>
              <w:ind w:firstLine="0"/>
            </w:pPr>
            <w:r>
              <w:t>5</w:t>
            </w:r>
          </w:p>
        </w:tc>
        <w:tc>
          <w:tcPr>
            <w:tcW w:w="747" w:type="dxa"/>
          </w:tcPr>
          <w:p w14:paraId="77428A5D" w14:textId="04154543" w:rsidR="003C0E70" w:rsidRDefault="003C0E70" w:rsidP="003C0E70">
            <w:pPr>
              <w:ind w:firstLine="0"/>
            </w:pPr>
            <w:r>
              <w:t>6</w:t>
            </w:r>
          </w:p>
        </w:tc>
        <w:tc>
          <w:tcPr>
            <w:tcW w:w="747" w:type="dxa"/>
          </w:tcPr>
          <w:p w14:paraId="4EC31270" w14:textId="3F0EC034" w:rsidR="003C0E70" w:rsidRDefault="003C0E70" w:rsidP="003C0E70">
            <w:pPr>
              <w:ind w:firstLine="0"/>
            </w:pPr>
            <w:r>
              <w:t>7</w:t>
            </w:r>
          </w:p>
        </w:tc>
        <w:tc>
          <w:tcPr>
            <w:tcW w:w="747" w:type="dxa"/>
          </w:tcPr>
          <w:p w14:paraId="2CA727E2" w14:textId="33F072D1" w:rsidR="003C0E70" w:rsidRDefault="003C0E70" w:rsidP="003C0E70">
            <w:pPr>
              <w:ind w:firstLine="0"/>
            </w:pPr>
            <w:r>
              <w:t>8</w:t>
            </w:r>
          </w:p>
        </w:tc>
        <w:tc>
          <w:tcPr>
            <w:tcW w:w="747" w:type="dxa"/>
          </w:tcPr>
          <w:p w14:paraId="23B1D0BC" w14:textId="2A71934B" w:rsidR="003C0E70" w:rsidRDefault="003C0E70" w:rsidP="003C0E70">
            <w:pPr>
              <w:ind w:firstLine="0"/>
            </w:pPr>
            <w:r>
              <w:t>9</w:t>
            </w:r>
          </w:p>
        </w:tc>
        <w:tc>
          <w:tcPr>
            <w:tcW w:w="713" w:type="dxa"/>
          </w:tcPr>
          <w:p w14:paraId="3BC1234A" w14:textId="330949B1" w:rsidR="003C0E70" w:rsidRDefault="003C0E70" w:rsidP="003C0E70">
            <w:pPr>
              <w:ind w:firstLine="0"/>
            </w:pPr>
            <w:r>
              <w:t>10</w:t>
            </w:r>
          </w:p>
        </w:tc>
        <w:tc>
          <w:tcPr>
            <w:tcW w:w="713" w:type="dxa"/>
          </w:tcPr>
          <w:p w14:paraId="65BA4016" w14:textId="33EF31D7" w:rsidR="003C0E70" w:rsidRDefault="003C0E70" w:rsidP="003C0E70">
            <w:pPr>
              <w:ind w:firstLine="0"/>
            </w:pPr>
            <w:r>
              <w:t>11</w:t>
            </w:r>
          </w:p>
        </w:tc>
        <w:tc>
          <w:tcPr>
            <w:tcW w:w="713" w:type="dxa"/>
          </w:tcPr>
          <w:p w14:paraId="6DEA368E" w14:textId="146D657E" w:rsidR="003C0E70" w:rsidRDefault="003C0E70" w:rsidP="003C0E70">
            <w:pPr>
              <w:ind w:firstLine="0"/>
            </w:pPr>
            <w:r>
              <w:t>12</w:t>
            </w:r>
          </w:p>
        </w:tc>
      </w:tr>
      <w:tr w:rsidR="00343164" w14:paraId="587CEF30" w14:textId="4D3BE4D0" w:rsidTr="00450E6B">
        <w:trPr>
          <w:trHeight w:val="702"/>
        </w:trPr>
        <w:tc>
          <w:tcPr>
            <w:tcW w:w="1289" w:type="dxa"/>
          </w:tcPr>
          <w:p w14:paraId="0B0425AB" w14:textId="4EE7403F" w:rsidR="003C0E70" w:rsidRPr="00450E6B" w:rsidRDefault="003C0E70" w:rsidP="00970D33">
            <w:pPr>
              <w:ind w:firstLine="0"/>
              <w:jc w:val="center"/>
              <w:rPr>
                <w:b/>
                <w:bCs/>
              </w:rPr>
            </w:pPr>
            <w:r w:rsidRPr="00450E6B">
              <w:rPr>
                <w:b/>
                <w:bCs/>
              </w:rPr>
              <w:t>Electrical Angle</w:t>
            </w:r>
          </w:p>
        </w:tc>
        <w:tc>
          <w:tcPr>
            <w:tcW w:w="719" w:type="dxa"/>
          </w:tcPr>
          <w:p w14:paraId="3925D12F" w14:textId="7B93C979" w:rsidR="003C0E70" w:rsidRDefault="003C0E70" w:rsidP="003C0E70">
            <w:pPr>
              <w:ind w:firstLine="0"/>
            </w:pPr>
            <w:r>
              <w:t>0</w:t>
            </w:r>
            <w:r w:rsidRPr="003C0E70">
              <w:t>°</w:t>
            </w:r>
          </w:p>
        </w:tc>
        <w:tc>
          <w:tcPr>
            <w:tcW w:w="728" w:type="dxa"/>
          </w:tcPr>
          <w:p w14:paraId="7AD6DD86" w14:textId="205AB5D8" w:rsidR="003C0E70" w:rsidRDefault="00450E6B" w:rsidP="003C0E70">
            <w:pPr>
              <w:ind w:firstLine="0"/>
            </w:pPr>
            <w:r>
              <w:t>15</w:t>
            </w:r>
            <w:r w:rsidR="003C0E70" w:rsidRPr="003C0E70">
              <w:t>°</w:t>
            </w:r>
          </w:p>
        </w:tc>
        <w:tc>
          <w:tcPr>
            <w:tcW w:w="730" w:type="dxa"/>
          </w:tcPr>
          <w:p w14:paraId="1FFD5BA3" w14:textId="0A3249FB" w:rsidR="003C0E70" w:rsidRDefault="00450E6B" w:rsidP="003C0E70">
            <w:pPr>
              <w:ind w:firstLine="0"/>
            </w:pPr>
            <w:r>
              <w:t>30</w:t>
            </w:r>
            <w:r w:rsidR="003C0E70" w:rsidRPr="003C0E70">
              <w:t>°</w:t>
            </w:r>
          </w:p>
        </w:tc>
        <w:tc>
          <w:tcPr>
            <w:tcW w:w="730" w:type="dxa"/>
          </w:tcPr>
          <w:p w14:paraId="55B13CBA" w14:textId="039A4425" w:rsidR="003C0E70" w:rsidRDefault="00450E6B" w:rsidP="003C0E70">
            <w:pPr>
              <w:ind w:firstLine="0"/>
            </w:pPr>
            <w:r>
              <w:t>45</w:t>
            </w:r>
            <w:r w:rsidR="003C0E70" w:rsidRPr="003C0E70">
              <w:t>°</w:t>
            </w:r>
          </w:p>
        </w:tc>
        <w:tc>
          <w:tcPr>
            <w:tcW w:w="747" w:type="dxa"/>
          </w:tcPr>
          <w:p w14:paraId="0B739479" w14:textId="3F9A5A2C" w:rsidR="003C0E70" w:rsidRDefault="00450E6B" w:rsidP="003C0E70">
            <w:pPr>
              <w:ind w:firstLine="0"/>
            </w:pPr>
            <w:r>
              <w:t>60</w:t>
            </w:r>
            <w:r w:rsidR="003C0E70" w:rsidRPr="003C0E70">
              <w:t>°</w:t>
            </w:r>
          </w:p>
        </w:tc>
        <w:tc>
          <w:tcPr>
            <w:tcW w:w="747" w:type="dxa"/>
          </w:tcPr>
          <w:p w14:paraId="6C13A4D2" w14:textId="6E617FEA" w:rsidR="003C0E70" w:rsidRDefault="00450E6B" w:rsidP="003C0E70">
            <w:pPr>
              <w:ind w:firstLine="0"/>
            </w:pPr>
            <w:r>
              <w:t>75</w:t>
            </w:r>
            <w:r w:rsidR="003C0E70" w:rsidRPr="003C0E70">
              <w:t>°</w:t>
            </w:r>
          </w:p>
        </w:tc>
        <w:tc>
          <w:tcPr>
            <w:tcW w:w="747" w:type="dxa"/>
          </w:tcPr>
          <w:p w14:paraId="48A6F557" w14:textId="481076DA" w:rsidR="003C0E70" w:rsidRDefault="00450E6B" w:rsidP="003C0E70">
            <w:pPr>
              <w:ind w:firstLine="0"/>
            </w:pPr>
            <w:r>
              <w:t>90</w:t>
            </w:r>
            <w:r w:rsidR="003C0E70" w:rsidRPr="003C0E70">
              <w:t>°</w:t>
            </w:r>
          </w:p>
        </w:tc>
        <w:tc>
          <w:tcPr>
            <w:tcW w:w="747" w:type="dxa"/>
          </w:tcPr>
          <w:p w14:paraId="481ED78F" w14:textId="557BA893" w:rsidR="003C0E70" w:rsidRDefault="00450E6B" w:rsidP="003C0E70">
            <w:pPr>
              <w:ind w:firstLine="0"/>
            </w:pPr>
            <w:r>
              <w:t>105</w:t>
            </w:r>
            <w:r w:rsidR="003C0E70" w:rsidRPr="003C0E70">
              <w:t>°</w:t>
            </w:r>
          </w:p>
        </w:tc>
        <w:tc>
          <w:tcPr>
            <w:tcW w:w="747" w:type="dxa"/>
          </w:tcPr>
          <w:p w14:paraId="62405154" w14:textId="54643603" w:rsidR="003C0E70" w:rsidRDefault="00450E6B" w:rsidP="003C0E70">
            <w:pPr>
              <w:ind w:firstLine="0"/>
            </w:pPr>
            <w:r>
              <w:t>120</w:t>
            </w:r>
            <w:r w:rsidR="003C0E70" w:rsidRPr="003C0E70">
              <w:t>°</w:t>
            </w:r>
          </w:p>
        </w:tc>
        <w:tc>
          <w:tcPr>
            <w:tcW w:w="713" w:type="dxa"/>
          </w:tcPr>
          <w:p w14:paraId="1F01B55D" w14:textId="58F203FA" w:rsidR="003C0E70" w:rsidRDefault="00450E6B" w:rsidP="003C0E70">
            <w:pPr>
              <w:ind w:firstLine="0"/>
            </w:pPr>
            <w:r>
              <w:t>135</w:t>
            </w:r>
            <w:r w:rsidR="003C0E70" w:rsidRPr="003C0E70">
              <w:t>°</w:t>
            </w:r>
          </w:p>
        </w:tc>
        <w:tc>
          <w:tcPr>
            <w:tcW w:w="713" w:type="dxa"/>
          </w:tcPr>
          <w:p w14:paraId="776E9DC1" w14:textId="3B2EC4DB" w:rsidR="003C0E70" w:rsidRDefault="00450E6B" w:rsidP="003C0E70">
            <w:pPr>
              <w:ind w:firstLine="0"/>
            </w:pPr>
            <w:r>
              <w:t>150</w:t>
            </w:r>
            <w:r w:rsidR="003C0E70" w:rsidRPr="003C0E70">
              <w:t>°</w:t>
            </w:r>
          </w:p>
        </w:tc>
        <w:tc>
          <w:tcPr>
            <w:tcW w:w="713" w:type="dxa"/>
          </w:tcPr>
          <w:p w14:paraId="0DC5E9E4" w14:textId="4D474958" w:rsidR="003C0E70" w:rsidRDefault="00450E6B" w:rsidP="003C0E70">
            <w:pPr>
              <w:ind w:firstLine="0"/>
            </w:pPr>
            <w:r>
              <w:t>165</w:t>
            </w:r>
            <w:r w:rsidR="003C0E70" w:rsidRPr="003C0E70">
              <w:t>°</w:t>
            </w:r>
          </w:p>
        </w:tc>
      </w:tr>
      <w:tr w:rsidR="006A407F" w14:paraId="03B97834" w14:textId="77777777" w:rsidTr="00C92CEA">
        <w:tc>
          <w:tcPr>
            <w:tcW w:w="1289" w:type="dxa"/>
          </w:tcPr>
          <w:p w14:paraId="5AAD67A5" w14:textId="2F835DE7" w:rsidR="006A407F" w:rsidRPr="00450E6B" w:rsidRDefault="006A407F" w:rsidP="00970D33">
            <w:pPr>
              <w:ind w:firstLine="0"/>
              <w:jc w:val="center"/>
              <w:rPr>
                <w:b/>
                <w:bCs/>
              </w:rPr>
            </w:pPr>
            <w:r w:rsidRPr="00450E6B">
              <w:rPr>
                <w:b/>
                <w:bCs/>
              </w:rPr>
              <w:t>Coil distribution</w:t>
            </w:r>
          </w:p>
        </w:tc>
        <w:tc>
          <w:tcPr>
            <w:tcW w:w="719" w:type="dxa"/>
            <w:shd w:val="clear" w:color="auto" w:fill="FF0000"/>
          </w:tcPr>
          <w:p w14:paraId="496E0B4B" w14:textId="21817D30" w:rsidR="006A407F" w:rsidRDefault="00167E80" w:rsidP="003C0E70">
            <w:pPr>
              <w:ind w:firstLine="0"/>
            </w:pPr>
            <w:r>
              <w:t>A</w:t>
            </w:r>
          </w:p>
        </w:tc>
        <w:tc>
          <w:tcPr>
            <w:tcW w:w="728" w:type="dxa"/>
            <w:shd w:val="clear" w:color="auto" w:fill="FF0000"/>
          </w:tcPr>
          <w:p w14:paraId="1DB41ABC" w14:textId="7FAC6FC7" w:rsidR="006A407F" w:rsidRDefault="00167E80" w:rsidP="003C0E70">
            <w:pPr>
              <w:ind w:firstLine="0"/>
            </w:pPr>
            <w:r>
              <w:t>A</w:t>
            </w:r>
          </w:p>
        </w:tc>
        <w:tc>
          <w:tcPr>
            <w:tcW w:w="730" w:type="dxa"/>
            <w:shd w:val="clear" w:color="auto" w:fill="FF0000"/>
          </w:tcPr>
          <w:p w14:paraId="217253A6" w14:textId="1549213A" w:rsidR="006A407F" w:rsidRDefault="00167E80" w:rsidP="003C0E70">
            <w:pPr>
              <w:ind w:firstLine="0"/>
            </w:pPr>
            <w:r>
              <w:t>A</w:t>
            </w:r>
          </w:p>
        </w:tc>
        <w:tc>
          <w:tcPr>
            <w:tcW w:w="730" w:type="dxa"/>
            <w:shd w:val="clear" w:color="auto" w:fill="FF0000"/>
          </w:tcPr>
          <w:p w14:paraId="39FFC75E" w14:textId="318C7255" w:rsidR="006A407F" w:rsidRDefault="00167E80" w:rsidP="003C0E70">
            <w:pPr>
              <w:ind w:firstLine="0"/>
            </w:pPr>
            <w:r>
              <w:t>A</w:t>
            </w:r>
          </w:p>
        </w:tc>
        <w:tc>
          <w:tcPr>
            <w:tcW w:w="747" w:type="dxa"/>
            <w:shd w:val="clear" w:color="auto" w:fill="00B0F0"/>
          </w:tcPr>
          <w:p w14:paraId="2490469A" w14:textId="6222274D" w:rsidR="006A407F" w:rsidRDefault="00167E80" w:rsidP="003C0E70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4DF15989" w14:textId="736E9885" w:rsidR="006A407F" w:rsidRDefault="00167E80" w:rsidP="003C0E70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3F04C392" w14:textId="04FAC1CC" w:rsidR="006A407F" w:rsidRDefault="00167E80" w:rsidP="003C0E70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34CF99F9" w14:textId="6F46DCDA" w:rsidR="006A407F" w:rsidRDefault="00167E80" w:rsidP="003C0E70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50"/>
          </w:tcPr>
          <w:p w14:paraId="1B52A872" w14:textId="0C937AC7" w:rsidR="006A407F" w:rsidRDefault="00167E80" w:rsidP="003C0E70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4D14DFBA" w14:textId="10D9E735" w:rsidR="006A407F" w:rsidRDefault="00167E80" w:rsidP="003C0E70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34D7B2E5" w14:textId="1287979A" w:rsidR="006A407F" w:rsidRDefault="00167E80" w:rsidP="003C0E70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51F6CA3D" w14:textId="76CF9D06" w:rsidR="006A407F" w:rsidRDefault="00167E80" w:rsidP="003C0E70">
            <w:pPr>
              <w:ind w:firstLine="0"/>
            </w:pPr>
            <w:r>
              <w:t>B</w:t>
            </w:r>
          </w:p>
        </w:tc>
      </w:tr>
      <w:tr w:rsidR="00167E80" w14:paraId="60DF3D55" w14:textId="77777777" w:rsidTr="00861144">
        <w:trPr>
          <w:trHeight w:val="547"/>
        </w:trPr>
        <w:tc>
          <w:tcPr>
            <w:tcW w:w="1289" w:type="dxa"/>
          </w:tcPr>
          <w:p w14:paraId="4DA0345D" w14:textId="005D296B" w:rsidR="00167E80" w:rsidRDefault="00167E80" w:rsidP="00167E80">
            <w:pPr>
              <w:ind w:firstLine="0"/>
              <w:jc w:val="center"/>
            </w:pPr>
            <w:r w:rsidRPr="00450E6B">
              <w:rPr>
                <w:b/>
                <w:bCs/>
              </w:rPr>
              <w:t>Slot Number</w:t>
            </w:r>
          </w:p>
        </w:tc>
        <w:tc>
          <w:tcPr>
            <w:tcW w:w="719" w:type="dxa"/>
            <w:shd w:val="clear" w:color="auto" w:fill="auto"/>
          </w:tcPr>
          <w:p w14:paraId="1605C1DC" w14:textId="051E6277" w:rsidR="00167E80" w:rsidRDefault="00195B98" w:rsidP="00167E80">
            <w:pPr>
              <w:ind w:firstLine="0"/>
            </w:pPr>
            <w:r>
              <w:t>13</w:t>
            </w:r>
          </w:p>
        </w:tc>
        <w:tc>
          <w:tcPr>
            <w:tcW w:w="728" w:type="dxa"/>
            <w:shd w:val="clear" w:color="auto" w:fill="auto"/>
          </w:tcPr>
          <w:p w14:paraId="75EAC1E0" w14:textId="0EF7A7AE" w:rsidR="00167E80" w:rsidRDefault="00195B98" w:rsidP="00167E80">
            <w:pPr>
              <w:ind w:firstLine="0"/>
            </w:pPr>
            <w:r>
              <w:t>14</w:t>
            </w:r>
          </w:p>
        </w:tc>
        <w:tc>
          <w:tcPr>
            <w:tcW w:w="730" w:type="dxa"/>
            <w:shd w:val="clear" w:color="auto" w:fill="auto"/>
          </w:tcPr>
          <w:p w14:paraId="4A1CADFA" w14:textId="68A646E2" w:rsidR="00167E80" w:rsidRDefault="00195B98" w:rsidP="00167E80">
            <w:pPr>
              <w:ind w:firstLine="0"/>
            </w:pPr>
            <w:r>
              <w:t>15</w:t>
            </w:r>
          </w:p>
        </w:tc>
        <w:tc>
          <w:tcPr>
            <w:tcW w:w="730" w:type="dxa"/>
            <w:shd w:val="clear" w:color="auto" w:fill="auto"/>
          </w:tcPr>
          <w:p w14:paraId="494B368C" w14:textId="1584E710" w:rsidR="00167E80" w:rsidRDefault="00195B98" w:rsidP="00167E80">
            <w:pPr>
              <w:ind w:firstLine="0"/>
            </w:pPr>
            <w:r>
              <w:t>16</w:t>
            </w:r>
          </w:p>
        </w:tc>
        <w:tc>
          <w:tcPr>
            <w:tcW w:w="747" w:type="dxa"/>
            <w:shd w:val="clear" w:color="auto" w:fill="auto"/>
          </w:tcPr>
          <w:p w14:paraId="657873D2" w14:textId="0D19BAEF" w:rsidR="00167E80" w:rsidRDefault="00195B98" w:rsidP="00167E80">
            <w:pPr>
              <w:ind w:firstLine="0"/>
            </w:pPr>
            <w:r>
              <w:t>17</w:t>
            </w:r>
          </w:p>
        </w:tc>
        <w:tc>
          <w:tcPr>
            <w:tcW w:w="747" w:type="dxa"/>
            <w:shd w:val="clear" w:color="auto" w:fill="auto"/>
          </w:tcPr>
          <w:p w14:paraId="59002CC2" w14:textId="3D2B95C4" w:rsidR="00167E80" w:rsidRDefault="00195B98" w:rsidP="00167E80">
            <w:pPr>
              <w:ind w:firstLine="0"/>
            </w:pPr>
            <w:r>
              <w:t>18</w:t>
            </w:r>
          </w:p>
        </w:tc>
        <w:tc>
          <w:tcPr>
            <w:tcW w:w="747" w:type="dxa"/>
            <w:shd w:val="clear" w:color="auto" w:fill="auto"/>
          </w:tcPr>
          <w:p w14:paraId="76C1F6C6" w14:textId="7063FD7B" w:rsidR="00167E80" w:rsidRDefault="00195B98" w:rsidP="00167E80">
            <w:pPr>
              <w:ind w:firstLine="0"/>
            </w:pPr>
            <w:r>
              <w:t>19</w:t>
            </w:r>
          </w:p>
        </w:tc>
        <w:tc>
          <w:tcPr>
            <w:tcW w:w="747" w:type="dxa"/>
            <w:shd w:val="clear" w:color="auto" w:fill="auto"/>
          </w:tcPr>
          <w:p w14:paraId="0A250424" w14:textId="7133087D" w:rsidR="00167E80" w:rsidRDefault="00195B98" w:rsidP="00167E80">
            <w:pPr>
              <w:ind w:firstLine="0"/>
            </w:pPr>
            <w:r>
              <w:t>20</w:t>
            </w:r>
          </w:p>
        </w:tc>
        <w:tc>
          <w:tcPr>
            <w:tcW w:w="747" w:type="dxa"/>
            <w:shd w:val="clear" w:color="auto" w:fill="auto"/>
          </w:tcPr>
          <w:p w14:paraId="491C9672" w14:textId="2E8F5094" w:rsidR="00167E80" w:rsidRDefault="00195B98" w:rsidP="00167E80">
            <w:pPr>
              <w:ind w:firstLine="0"/>
            </w:pPr>
            <w:r>
              <w:t>21</w:t>
            </w:r>
          </w:p>
        </w:tc>
        <w:tc>
          <w:tcPr>
            <w:tcW w:w="713" w:type="dxa"/>
            <w:shd w:val="clear" w:color="auto" w:fill="auto"/>
          </w:tcPr>
          <w:p w14:paraId="68C4642F" w14:textId="33C8A626" w:rsidR="00167E80" w:rsidRDefault="00195B98" w:rsidP="00167E80">
            <w:pPr>
              <w:ind w:firstLine="0"/>
            </w:pPr>
            <w:r>
              <w:t>22</w:t>
            </w:r>
          </w:p>
        </w:tc>
        <w:tc>
          <w:tcPr>
            <w:tcW w:w="713" w:type="dxa"/>
            <w:shd w:val="clear" w:color="auto" w:fill="auto"/>
          </w:tcPr>
          <w:p w14:paraId="514457EF" w14:textId="55E748C2" w:rsidR="00167E80" w:rsidRDefault="00195B98" w:rsidP="00167E80">
            <w:pPr>
              <w:ind w:firstLine="0"/>
            </w:pPr>
            <w:r>
              <w:t>23</w:t>
            </w:r>
          </w:p>
        </w:tc>
        <w:tc>
          <w:tcPr>
            <w:tcW w:w="713" w:type="dxa"/>
            <w:shd w:val="clear" w:color="auto" w:fill="auto"/>
          </w:tcPr>
          <w:p w14:paraId="45EE4524" w14:textId="2173A70D" w:rsidR="00167E80" w:rsidRDefault="00195B98" w:rsidP="00167E80">
            <w:pPr>
              <w:ind w:firstLine="0"/>
            </w:pPr>
            <w:r>
              <w:t>24</w:t>
            </w:r>
          </w:p>
        </w:tc>
      </w:tr>
      <w:tr w:rsidR="00195B98" w14:paraId="3D1AF4BC" w14:textId="77777777" w:rsidTr="00450E6B">
        <w:tc>
          <w:tcPr>
            <w:tcW w:w="1289" w:type="dxa"/>
          </w:tcPr>
          <w:p w14:paraId="555DD45C" w14:textId="4DE16119" w:rsidR="00195B98" w:rsidRDefault="00195B98" w:rsidP="00195B98">
            <w:pPr>
              <w:ind w:firstLine="0"/>
              <w:jc w:val="center"/>
            </w:pPr>
            <w:r w:rsidRPr="00450E6B">
              <w:rPr>
                <w:b/>
                <w:bCs/>
              </w:rPr>
              <w:t>Electrical Angle</w:t>
            </w:r>
          </w:p>
        </w:tc>
        <w:tc>
          <w:tcPr>
            <w:tcW w:w="719" w:type="dxa"/>
            <w:shd w:val="clear" w:color="auto" w:fill="auto"/>
          </w:tcPr>
          <w:p w14:paraId="0BA8ADDC" w14:textId="35C01561" w:rsidR="00195B98" w:rsidRDefault="00195B98" w:rsidP="00195B98">
            <w:pPr>
              <w:ind w:firstLine="0"/>
            </w:pPr>
            <w:r>
              <w:t>180</w:t>
            </w:r>
            <w:r w:rsidRPr="003C0E70">
              <w:t>°</w:t>
            </w:r>
          </w:p>
        </w:tc>
        <w:tc>
          <w:tcPr>
            <w:tcW w:w="728" w:type="dxa"/>
            <w:shd w:val="clear" w:color="auto" w:fill="auto"/>
          </w:tcPr>
          <w:p w14:paraId="61227BA1" w14:textId="25010222" w:rsidR="00195B98" w:rsidRDefault="00195B98" w:rsidP="00195B98">
            <w:pPr>
              <w:ind w:firstLine="0"/>
            </w:pPr>
            <w:r>
              <w:t>195</w:t>
            </w:r>
            <w:r w:rsidRPr="003C0E70">
              <w:t>°</w:t>
            </w:r>
          </w:p>
        </w:tc>
        <w:tc>
          <w:tcPr>
            <w:tcW w:w="730" w:type="dxa"/>
            <w:shd w:val="clear" w:color="auto" w:fill="auto"/>
          </w:tcPr>
          <w:p w14:paraId="02EDBDDD" w14:textId="32BB884D" w:rsidR="00195B98" w:rsidRDefault="00195B98" w:rsidP="00195B98">
            <w:pPr>
              <w:ind w:firstLine="0"/>
            </w:pPr>
            <w:r>
              <w:t>210</w:t>
            </w:r>
            <w:r w:rsidRPr="003C0E70">
              <w:t>°</w:t>
            </w:r>
          </w:p>
        </w:tc>
        <w:tc>
          <w:tcPr>
            <w:tcW w:w="730" w:type="dxa"/>
            <w:shd w:val="clear" w:color="auto" w:fill="auto"/>
          </w:tcPr>
          <w:p w14:paraId="759969C0" w14:textId="5F68C36B" w:rsidR="00195B98" w:rsidRDefault="00195B98" w:rsidP="00195B98">
            <w:pPr>
              <w:ind w:firstLine="0"/>
            </w:pPr>
            <w:r>
              <w:t>225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197AD9E0" w14:textId="511DCAB8" w:rsidR="00195B98" w:rsidRDefault="00195B98" w:rsidP="00195B98">
            <w:pPr>
              <w:ind w:firstLine="0"/>
            </w:pPr>
            <w:r>
              <w:t>240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190518CE" w14:textId="7EF6CF6E" w:rsidR="00195B98" w:rsidRDefault="00195B98" w:rsidP="00195B98">
            <w:pPr>
              <w:ind w:firstLine="0"/>
            </w:pPr>
            <w:r>
              <w:t>255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739553AD" w14:textId="5D809FF4" w:rsidR="00195B98" w:rsidRDefault="00195B98" w:rsidP="00195B98">
            <w:pPr>
              <w:ind w:firstLine="0"/>
            </w:pPr>
            <w:r>
              <w:t>270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42B80092" w14:textId="2A852A2F" w:rsidR="00195B98" w:rsidRDefault="00195B98" w:rsidP="00195B98">
            <w:pPr>
              <w:ind w:firstLine="0"/>
            </w:pPr>
            <w:r>
              <w:t>285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27FAAA19" w14:textId="51B01F0C" w:rsidR="00195B98" w:rsidRDefault="00195B98" w:rsidP="00195B98">
            <w:pPr>
              <w:ind w:firstLine="0"/>
            </w:pPr>
            <w:r>
              <w:t>300</w:t>
            </w:r>
            <w:r w:rsidRPr="003C0E70">
              <w:t>°</w:t>
            </w:r>
          </w:p>
        </w:tc>
        <w:tc>
          <w:tcPr>
            <w:tcW w:w="713" w:type="dxa"/>
            <w:shd w:val="clear" w:color="auto" w:fill="auto"/>
          </w:tcPr>
          <w:p w14:paraId="565C3861" w14:textId="6CA3DE42" w:rsidR="00195B98" w:rsidRDefault="00195B98" w:rsidP="00195B98">
            <w:pPr>
              <w:ind w:firstLine="0"/>
            </w:pPr>
            <w:r>
              <w:t>315</w:t>
            </w:r>
            <w:r w:rsidRPr="003C0E70">
              <w:t>°</w:t>
            </w:r>
          </w:p>
        </w:tc>
        <w:tc>
          <w:tcPr>
            <w:tcW w:w="713" w:type="dxa"/>
            <w:shd w:val="clear" w:color="auto" w:fill="auto"/>
          </w:tcPr>
          <w:p w14:paraId="2AEBBD07" w14:textId="65926E14" w:rsidR="00195B98" w:rsidRDefault="00195B98" w:rsidP="00195B98">
            <w:pPr>
              <w:ind w:firstLine="0"/>
            </w:pPr>
            <w:r>
              <w:t>330</w:t>
            </w:r>
            <w:r w:rsidRPr="003C0E70">
              <w:t>°</w:t>
            </w:r>
          </w:p>
        </w:tc>
        <w:tc>
          <w:tcPr>
            <w:tcW w:w="713" w:type="dxa"/>
            <w:shd w:val="clear" w:color="auto" w:fill="auto"/>
          </w:tcPr>
          <w:p w14:paraId="30BF7C94" w14:textId="3D95E8E1" w:rsidR="00195B98" w:rsidRDefault="00195B98" w:rsidP="00195B98">
            <w:pPr>
              <w:ind w:firstLine="0"/>
            </w:pPr>
            <w:r>
              <w:t>345</w:t>
            </w:r>
            <w:r w:rsidRPr="003C0E70">
              <w:t>°</w:t>
            </w:r>
          </w:p>
        </w:tc>
      </w:tr>
      <w:tr w:rsidR="00195B98" w14:paraId="3242E44D" w14:textId="77777777" w:rsidTr="008A2A05">
        <w:tc>
          <w:tcPr>
            <w:tcW w:w="1289" w:type="dxa"/>
          </w:tcPr>
          <w:p w14:paraId="7E13CEA1" w14:textId="16721255" w:rsidR="00195B98" w:rsidRDefault="00195B98" w:rsidP="00195B98">
            <w:pPr>
              <w:ind w:firstLine="0"/>
              <w:jc w:val="center"/>
            </w:pPr>
            <w:r w:rsidRPr="00450E6B">
              <w:rPr>
                <w:b/>
                <w:bCs/>
              </w:rPr>
              <w:t>Coil distribution</w:t>
            </w:r>
          </w:p>
        </w:tc>
        <w:tc>
          <w:tcPr>
            <w:tcW w:w="719" w:type="dxa"/>
            <w:shd w:val="clear" w:color="auto" w:fill="FF0000"/>
          </w:tcPr>
          <w:p w14:paraId="58EAFDCF" w14:textId="7F3FE935" w:rsidR="00195B98" w:rsidRDefault="00195B98" w:rsidP="00195B98">
            <w:pPr>
              <w:ind w:firstLine="0"/>
            </w:pPr>
            <w:r>
              <w:t>-A</w:t>
            </w:r>
          </w:p>
        </w:tc>
        <w:tc>
          <w:tcPr>
            <w:tcW w:w="728" w:type="dxa"/>
            <w:shd w:val="clear" w:color="auto" w:fill="FF0000"/>
          </w:tcPr>
          <w:p w14:paraId="4A17C9D6" w14:textId="7D623049" w:rsidR="00195B98" w:rsidRDefault="00195B98" w:rsidP="00195B98">
            <w:pPr>
              <w:ind w:firstLine="0"/>
            </w:pPr>
            <w:r>
              <w:t>-A</w:t>
            </w:r>
          </w:p>
        </w:tc>
        <w:tc>
          <w:tcPr>
            <w:tcW w:w="730" w:type="dxa"/>
            <w:shd w:val="clear" w:color="auto" w:fill="FF0000"/>
          </w:tcPr>
          <w:p w14:paraId="0DA6F634" w14:textId="3CC3B068" w:rsidR="00195B98" w:rsidRDefault="00195B98" w:rsidP="00195B98">
            <w:pPr>
              <w:ind w:firstLine="0"/>
            </w:pPr>
            <w:r>
              <w:t>-A</w:t>
            </w:r>
          </w:p>
        </w:tc>
        <w:tc>
          <w:tcPr>
            <w:tcW w:w="730" w:type="dxa"/>
            <w:shd w:val="clear" w:color="auto" w:fill="FF0000"/>
          </w:tcPr>
          <w:p w14:paraId="593FEC1A" w14:textId="280FF066" w:rsidR="00195B98" w:rsidRDefault="00195B98" w:rsidP="00195B98">
            <w:pPr>
              <w:ind w:firstLine="0"/>
            </w:pPr>
            <w:r>
              <w:t>-A</w:t>
            </w:r>
          </w:p>
        </w:tc>
        <w:tc>
          <w:tcPr>
            <w:tcW w:w="747" w:type="dxa"/>
            <w:shd w:val="clear" w:color="auto" w:fill="00B0F0"/>
          </w:tcPr>
          <w:p w14:paraId="045178AA" w14:textId="06863381" w:rsidR="00195B98" w:rsidRDefault="00195B98" w:rsidP="00195B98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448ED5B8" w14:textId="6572830C" w:rsidR="00195B98" w:rsidRDefault="00195B98" w:rsidP="00195B98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36A9C405" w14:textId="751A637C" w:rsidR="00195B98" w:rsidRDefault="00195B98" w:rsidP="00195B98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29D1B4EE" w14:textId="10677D1E" w:rsidR="00195B98" w:rsidRDefault="00195B98" w:rsidP="00195B98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50"/>
          </w:tcPr>
          <w:p w14:paraId="6D16E261" w14:textId="09E03D16" w:rsidR="00195B98" w:rsidRDefault="00195B98" w:rsidP="00195B98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21F78DDD" w14:textId="1EADEE9E" w:rsidR="00195B98" w:rsidRDefault="00195B98" w:rsidP="00195B98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310A1D0B" w14:textId="6F301DF1" w:rsidR="00195B98" w:rsidRDefault="00195B98" w:rsidP="00195B98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6C090CF4" w14:textId="536ADA1C" w:rsidR="00195B98" w:rsidRDefault="008A2A05" w:rsidP="00195B98">
            <w:pPr>
              <w:ind w:firstLine="0"/>
            </w:pPr>
            <w:r>
              <w:t>-B</w:t>
            </w:r>
          </w:p>
        </w:tc>
      </w:tr>
    </w:tbl>
    <w:p w14:paraId="4E1C7744" w14:textId="6BE70AA3" w:rsidR="003C0E70" w:rsidRDefault="003C0E70" w:rsidP="003C0E70"/>
    <w:p w14:paraId="199000BC" w14:textId="453217FB" w:rsidR="00343164" w:rsidRDefault="00343164" w:rsidP="00343164">
      <w:pPr>
        <w:pStyle w:val="Heading2"/>
      </w:pPr>
      <w:bookmarkStart w:id="4" w:name="_Toc104758664"/>
      <w:r>
        <w:t>Distribution factor, Pitch factor, Winding factor calculation</w:t>
      </w:r>
      <w:r w:rsidR="00260D79">
        <w:t xml:space="preserve"> </w:t>
      </w:r>
      <w:r w:rsidR="00540956">
        <w:t>for full pitched</w:t>
      </w:r>
      <w:r w:rsidR="00977368">
        <w:t xml:space="preserve"> winding</w:t>
      </w:r>
      <w:bookmarkEnd w:id="4"/>
    </w:p>
    <w:p w14:paraId="4D01163F" w14:textId="155467EC" w:rsidR="00343164" w:rsidRDefault="00622B1C" w:rsidP="00343164">
      <w:r>
        <w:t>The results</w:t>
      </w:r>
      <w:r w:rsidR="00A24F5F">
        <w:t xml:space="preserve"> of distribution factor, pitch factor and winding factor are provided </w:t>
      </w:r>
      <w:r w:rsidR="00783E01">
        <w:t xml:space="preserve">in </w:t>
      </w:r>
      <w:r>
        <w:t>(3), (4) &amp; (5)</w:t>
      </w:r>
      <w:r w:rsidR="00C92D65">
        <w:t xml:space="preserve"> respectively</w:t>
      </w:r>
      <w:r w:rsidR="00A24F5F">
        <w:t xml:space="preserve"> for the fundamental frequency</w:t>
      </w:r>
      <w:r>
        <w:t>.</w:t>
      </w:r>
    </w:p>
    <w:p w14:paraId="493C68BF" w14:textId="3438CCFC" w:rsidR="00A24F5F" w:rsidRPr="00C51CB5" w:rsidRDefault="003F0C41" w:rsidP="0081572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1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8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1</m:t>
        </m:r>
      </m:oMath>
      <w:r w:rsidR="0081572A">
        <w:rPr>
          <w:rFonts w:eastAsiaTheme="minorEastAsia"/>
        </w:rPr>
        <w:tab/>
      </w:r>
      <w:r w:rsidR="0081572A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81572A">
        <w:rPr>
          <w:rFonts w:eastAsiaTheme="minorEastAsia"/>
        </w:rPr>
        <w:t>(3)</w:t>
      </w:r>
    </w:p>
    <w:p w14:paraId="3053F2B7" w14:textId="36C12A07" w:rsidR="00C51CB5" w:rsidRPr="0081572A" w:rsidRDefault="003F0C41" w:rsidP="0081572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1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sin⁡</m:t>
            </m:r>
            <m:r>
              <w:rPr>
                <w:rFonts w:ascii="Cambria Math" w:eastAsiaTheme="minorEastAsia" w:hAnsi="Cambria Math"/>
              </w:rPr>
              <m:t>(q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α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eastAsiaTheme="minorEastAsia" w:hAnsi="Cambria Math"/>
              </w:rPr>
              <m:t>q*sin(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α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den>
        </m:f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sin(4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°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eastAsiaTheme="minorEastAsia" w:hAnsi="Cambria Math"/>
              </w:rPr>
              <m:t>4*sin(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°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den>
        </m:f>
        <m:r>
          <w:rPr>
            <w:rFonts w:ascii="Cambria Math" w:eastAsiaTheme="minorEastAsia" w:hAnsi="Cambria Math"/>
          </w:rPr>
          <m:t>=0.9577</m:t>
        </m:r>
      </m:oMath>
      <w:r w:rsidR="0081572A">
        <w:rPr>
          <w:rFonts w:eastAsiaTheme="minorEastAsia"/>
        </w:rPr>
        <w:tab/>
      </w:r>
      <w:r w:rsidR="00860C6F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81572A">
        <w:rPr>
          <w:rFonts w:eastAsiaTheme="minorEastAsia"/>
        </w:rPr>
        <w:t>(4)</w:t>
      </w:r>
    </w:p>
    <w:p w14:paraId="7122AE5B" w14:textId="24C327BE" w:rsidR="0081572A" w:rsidRDefault="003F0C41" w:rsidP="0081572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1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1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1</m:t>
            </m:r>
          </m:sub>
        </m:sSub>
        <m:r>
          <w:rPr>
            <w:rFonts w:ascii="Cambria Math" w:eastAsiaTheme="minorEastAsia" w:hAnsi="Cambria Math"/>
          </w:rPr>
          <m:t>=0.9577</m:t>
        </m:r>
      </m:oMath>
      <w:r w:rsidR="0081572A">
        <w:rPr>
          <w:rFonts w:eastAsiaTheme="minorEastAsia"/>
        </w:rPr>
        <w:tab/>
      </w:r>
      <w:r w:rsidR="0081572A">
        <w:rPr>
          <w:rFonts w:eastAsiaTheme="minorEastAsia"/>
        </w:rPr>
        <w:tab/>
      </w:r>
      <w:r w:rsidR="0081572A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81572A">
        <w:rPr>
          <w:rFonts w:eastAsiaTheme="minorEastAsia"/>
        </w:rPr>
        <w:t>(5)</w:t>
      </w:r>
    </w:p>
    <w:p w14:paraId="18F20A92" w14:textId="34181ABA" w:rsidR="00260D79" w:rsidRDefault="00260D79" w:rsidP="00260D79">
      <w:r>
        <w:lastRenderedPageBreak/>
        <w:t>The results of distribution factor, pitch factor and winding factor are provided</w:t>
      </w:r>
      <w:r w:rsidR="00783E01">
        <w:t xml:space="preserve"> in</w:t>
      </w:r>
      <w:r>
        <w:t xml:space="preserve"> (6), (7) &amp; (8) respectively for the </w:t>
      </w:r>
      <w:r w:rsidR="00783E01">
        <w:t>3</w:t>
      </w:r>
      <w:r w:rsidR="00783E01" w:rsidRPr="00783E01">
        <w:rPr>
          <w:vertAlign w:val="superscript"/>
        </w:rPr>
        <w:t>rd</w:t>
      </w:r>
      <w:r w:rsidR="00783E01">
        <w:t>, (9), (10), (11) for the 5</w:t>
      </w:r>
      <w:r w:rsidR="00783E01" w:rsidRPr="00783E01">
        <w:rPr>
          <w:vertAlign w:val="superscript"/>
        </w:rPr>
        <w:t>th</w:t>
      </w:r>
      <w:r w:rsidR="00783E01">
        <w:t xml:space="preserve"> harmonic</w:t>
      </w:r>
      <w:r>
        <w:t>.</w:t>
      </w:r>
    </w:p>
    <w:p w14:paraId="1BC62DCF" w14:textId="1CD828AE" w:rsidR="0044200A" w:rsidRDefault="0044200A" w:rsidP="00260D79"/>
    <w:p w14:paraId="500B2324" w14:textId="2D529E5D" w:rsidR="0044200A" w:rsidRPr="00C51CB5" w:rsidRDefault="003F0C41" w:rsidP="0044200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3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λ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3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8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-1</m:t>
        </m:r>
      </m:oMath>
      <w:r w:rsidR="0044200A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44200A">
        <w:rPr>
          <w:rFonts w:eastAsiaTheme="minorEastAsia"/>
        </w:rPr>
        <w:t>(</w:t>
      </w:r>
      <w:r w:rsidR="007F6E1D">
        <w:rPr>
          <w:rFonts w:eastAsiaTheme="minorEastAsia"/>
        </w:rPr>
        <w:t>6</w:t>
      </w:r>
      <w:r w:rsidR="0044200A">
        <w:rPr>
          <w:rFonts w:eastAsiaTheme="minorEastAsia"/>
        </w:rPr>
        <w:t>)</w:t>
      </w:r>
    </w:p>
    <w:p w14:paraId="564FEA3A" w14:textId="0708D8F8" w:rsidR="0044200A" w:rsidRPr="0081572A" w:rsidRDefault="003F0C41" w:rsidP="0044200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3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sin⁡</m:t>
            </m:r>
            <m:r>
              <w:rPr>
                <w:rFonts w:ascii="Cambria Math" w:eastAsiaTheme="minorEastAsia" w:hAnsi="Cambria Math"/>
              </w:rPr>
              <m:t>(q*n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α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eastAsiaTheme="minorEastAsia" w:hAnsi="Cambria Math"/>
              </w:rPr>
              <m:t>q*sin(n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α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den>
        </m:f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sin(4*3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°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eastAsiaTheme="minorEastAsia" w:hAnsi="Cambria Math"/>
              </w:rPr>
              <m:t>4*sin(3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°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den>
        </m:f>
        <m:r>
          <w:rPr>
            <w:rFonts w:ascii="Cambria Math" w:eastAsiaTheme="minorEastAsia" w:hAnsi="Cambria Math"/>
          </w:rPr>
          <m:t>=0.6533</m:t>
        </m:r>
      </m:oMath>
      <w:r w:rsidR="0044200A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44200A">
        <w:rPr>
          <w:rFonts w:eastAsiaTheme="minorEastAsia"/>
        </w:rPr>
        <w:t>(</w:t>
      </w:r>
      <w:r w:rsidR="007F6E1D">
        <w:rPr>
          <w:rFonts w:eastAsiaTheme="minorEastAsia"/>
        </w:rPr>
        <w:t>7</w:t>
      </w:r>
      <w:r w:rsidR="0044200A">
        <w:rPr>
          <w:rFonts w:eastAsiaTheme="minorEastAsia"/>
        </w:rPr>
        <w:t>)</w:t>
      </w:r>
    </w:p>
    <w:p w14:paraId="52D99E38" w14:textId="37BADC86" w:rsidR="0044200A" w:rsidRDefault="003F0C41" w:rsidP="00EE6A94">
      <w:pPr>
        <w:ind w:firstLine="720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3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3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3</m:t>
            </m:r>
          </m:sub>
        </m:sSub>
        <m:r>
          <w:rPr>
            <w:rFonts w:ascii="Cambria Math" w:eastAsiaTheme="minorEastAsia" w:hAnsi="Cambria Math"/>
          </w:rPr>
          <m:t>=-0.6533</m:t>
        </m:r>
      </m:oMath>
      <w:r w:rsidR="00CF05E9">
        <w:rPr>
          <w:rFonts w:eastAsiaTheme="minorEastAsia"/>
        </w:rPr>
        <w:tab/>
      </w:r>
      <w:r w:rsidR="0044200A">
        <w:rPr>
          <w:rFonts w:eastAsiaTheme="minorEastAsia"/>
        </w:rPr>
        <w:tab/>
      </w:r>
      <w:r w:rsidR="0044200A">
        <w:rPr>
          <w:rFonts w:eastAsiaTheme="minorEastAsia"/>
        </w:rPr>
        <w:tab/>
        <w:t>(</w:t>
      </w:r>
      <w:r w:rsidR="007F6E1D">
        <w:rPr>
          <w:rFonts w:eastAsiaTheme="minorEastAsia"/>
        </w:rPr>
        <w:t>8</w:t>
      </w:r>
      <w:r w:rsidR="0044200A">
        <w:rPr>
          <w:rFonts w:eastAsiaTheme="minorEastAsia"/>
        </w:rPr>
        <w:t>)</w:t>
      </w:r>
    </w:p>
    <w:p w14:paraId="199C204A" w14:textId="7B55A4CA" w:rsidR="0044200A" w:rsidRPr="00C51CB5" w:rsidRDefault="003F0C41" w:rsidP="0044200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5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n*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5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8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1</m:t>
        </m:r>
      </m:oMath>
      <w:r w:rsidR="0044200A">
        <w:rPr>
          <w:rFonts w:eastAsiaTheme="minorEastAsia"/>
        </w:rPr>
        <w:tab/>
      </w:r>
      <w:r w:rsidR="00DB4286">
        <w:rPr>
          <w:rFonts w:eastAsiaTheme="minorEastAsia"/>
        </w:rPr>
        <w:tab/>
      </w:r>
      <w:r w:rsidR="0044200A">
        <w:rPr>
          <w:rFonts w:eastAsiaTheme="minorEastAsia"/>
        </w:rPr>
        <w:t>(</w:t>
      </w:r>
      <w:r w:rsidR="007F6E1D">
        <w:rPr>
          <w:rFonts w:eastAsiaTheme="minorEastAsia"/>
        </w:rPr>
        <w:t>9</w:t>
      </w:r>
      <w:r w:rsidR="0044200A">
        <w:rPr>
          <w:rFonts w:eastAsiaTheme="minorEastAsia"/>
        </w:rPr>
        <w:t>)</w:t>
      </w:r>
    </w:p>
    <w:p w14:paraId="158F6CD6" w14:textId="756A2C52" w:rsidR="0044200A" w:rsidRPr="0081572A" w:rsidRDefault="003F0C41" w:rsidP="0044200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5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sin⁡</m:t>
            </m:r>
            <m:r>
              <w:rPr>
                <w:rFonts w:ascii="Cambria Math" w:eastAsiaTheme="minorEastAsia" w:hAnsi="Cambria Math"/>
              </w:rPr>
              <m:t>(q*n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α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eastAsiaTheme="minorEastAsia" w:hAnsi="Cambria Math"/>
              </w:rPr>
              <m:t>q*sin(n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α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den>
        </m:f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sin(4*5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°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num>
          <m:den>
            <m:r>
              <w:rPr>
                <w:rFonts w:ascii="Cambria Math" w:eastAsiaTheme="minorEastAsia" w:hAnsi="Cambria Math"/>
              </w:rPr>
              <m:t>4*sin(5*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1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°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  <m:r>
              <w:rPr>
                <w:rFonts w:ascii="Cambria Math" w:eastAsiaTheme="minorEastAsia" w:hAnsi="Cambria Math"/>
              </w:rPr>
              <m:t>)</m:t>
            </m:r>
          </m:den>
        </m:f>
        <m:r>
          <w:rPr>
            <w:rFonts w:ascii="Cambria Math" w:eastAsiaTheme="minorEastAsia" w:hAnsi="Cambria Math"/>
          </w:rPr>
          <m:t>=0.2053</m:t>
        </m:r>
      </m:oMath>
      <w:r w:rsidR="0044200A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44200A">
        <w:rPr>
          <w:rFonts w:eastAsiaTheme="minorEastAsia"/>
        </w:rPr>
        <w:t>(</w:t>
      </w:r>
      <w:r w:rsidR="007F6E1D">
        <w:rPr>
          <w:rFonts w:eastAsiaTheme="minorEastAsia"/>
        </w:rPr>
        <w:t>10</w:t>
      </w:r>
      <w:r w:rsidR="0044200A">
        <w:rPr>
          <w:rFonts w:eastAsiaTheme="minorEastAsia"/>
        </w:rPr>
        <w:t>)</w:t>
      </w:r>
    </w:p>
    <w:p w14:paraId="3A4EF8D4" w14:textId="055BA892" w:rsidR="0044200A" w:rsidRDefault="003F0C41" w:rsidP="00B4345B">
      <w:pPr>
        <w:ind w:firstLine="720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5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5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5</m:t>
            </m:r>
          </m:sub>
        </m:sSub>
        <m:r>
          <w:rPr>
            <w:rFonts w:ascii="Cambria Math" w:eastAsiaTheme="minorEastAsia" w:hAnsi="Cambria Math"/>
          </w:rPr>
          <m:t>=0.2053</m:t>
        </m:r>
      </m:oMath>
      <w:r w:rsidR="0044200A">
        <w:rPr>
          <w:rFonts w:eastAsiaTheme="minorEastAsia"/>
        </w:rPr>
        <w:tab/>
      </w:r>
      <w:r w:rsidR="0044200A">
        <w:rPr>
          <w:rFonts w:eastAsiaTheme="minorEastAsia"/>
        </w:rPr>
        <w:tab/>
      </w:r>
      <w:r w:rsidR="0044200A">
        <w:rPr>
          <w:rFonts w:eastAsiaTheme="minorEastAsia"/>
        </w:rPr>
        <w:tab/>
        <w:t>(</w:t>
      </w:r>
      <w:r w:rsidR="007F6E1D">
        <w:rPr>
          <w:rFonts w:eastAsiaTheme="minorEastAsia"/>
        </w:rPr>
        <w:t>11</w:t>
      </w:r>
      <w:r w:rsidR="0044200A">
        <w:rPr>
          <w:rFonts w:eastAsiaTheme="minorEastAsia"/>
        </w:rPr>
        <w:t>)</w:t>
      </w:r>
    </w:p>
    <w:p w14:paraId="306479A9" w14:textId="41E4A4D4" w:rsidR="0044200A" w:rsidRDefault="0044200A" w:rsidP="00260D79"/>
    <w:p w14:paraId="5E3A62E3" w14:textId="32F0D7F0" w:rsidR="006A0CD6" w:rsidRDefault="006A0CD6" w:rsidP="006A0CD6">
      <w:pPr>
        <w:pStyle w:val="Caption"/>
        <w:keepNext/>
        <w:ind w:firstLine="0"/>
        <w:jc w:val="center"/>
      </w:pPr>
      <w:r>
        <w:t xml:space="preserve">Table </w:t>
      </w:r>
      <w:fldSimple w:instr=" SEQ Table \* ARABIC ">
        <w:r w:rsidR="00C92CEA">
          <w:rPr>
            <w:noProof/>
          </w:rPr>
          <w:t>2</w:t>
        </w:r>
      </w:fldSimple>
      <w:r>
        <w:t xml:space="preserve"> : Winding </w:t>
      </w:r>
      <w:r w:rsidR="000F04DC">
        <w:t>F</w:t>
      </w:r>
      <w:r>
        <w:t xml:space="preserve">actor of the </w:t>
      </w:r>
      <w:r w:rsidR="00CC0F49">
        <w:t>72</w:t>
      </w:r>
      <w:r>
        <w:t xml:space="preserve"> </w:t>
      </w:r>
      <w:r w:rsidR="000F04DC">
        <w:t>S</w:t>
      </w:r>
      <w:r>
        <w:t xml:space="preserve">lot </w:t>
      </w:r>
      <w:r w:rsidR="00CC0F49">
        <w:t>6</w:t>
      </w:r>
      <w:r>
        <w:t xml:space="preserve"> </w:t>
      </w:r>
      <w:r w:rsidR="000F04DC">
        <w:t>P</w:t>
      </w:r>
      <w:r>
        <w:t xml:space="preserve">ole </w:t>
      </w:r>
      <w:r w:rsidR="00CC0F49">
        <w:t>Full</w:t>
      </w:r>
      <w:r w:rsidR="001D78F1">
        <w:t xml:space="preserve"> </w:t>
      </w:r>
      <w:r w:rsidR="000F04DC">
        <w:t>P</w:t>
      </w:r>
      <w:r w:rsidR="001D78F1">
        <w:t xml:space="preserve">itched </w:t>
      </w:r>
      <w:r w:rsidR="000F04DC">
        <w:t>M</w:t>
      </w:r>
      <w:r>
        <w:t>achine</w:t>
      </w:r>
      <w:r w:rsidR="001D78F1"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98"/>
        <w:gridCol w:w="1000"/>
        <w:gridCol w:w="1196"/>
        <w:gridCol w:w="1159"/>
        <w:gridCol w:w="7"/>
      </w:tblGrid>
      <w:tr w:rsidR="00850919" w14:paraId="4C1942FA" w14:textId="77777777" w:rsidTr="00B02691">
        <w:trPr>
          <w:trHeight w:val="274"/>
          <w:jc w:val="center"/>
        </w:trPr>
        <w:tc>
          <w:tcPr>
            <w:tcW w:w="898" w:type="dxa"/>
          </w:tcPr>
          <w:p w14:paraId="1DA6CD93" w14:textId="77777777" w:rsidR="00850919" w:rsidRDefault="00850919" w:rsidP="00260D79">
            <w:pPr>
              <w:ind w:firstLine="0"/>
            </w:pPr>
          </w:p>
        </w:tc>
        <w:tc>
          <w:tcPr>
            <w:tcW w:w="1000" w:type="dxa"/>
          </w:tcPr>
          <w:p w14:paraId="23293E38" w14:textId="620DA859" w:rsidR="00850919" w:rsidRDefault="00850919" w:rsidP="00260D79">
            <w:pPr>
              <w:ind w:firstLine="0"/>
            </w:pPr>
            <w:r>
              <w:t>1</w:t>
            </w:r>
            <w:r w:rsidRPr="00850919">
              <w:rPr>
                <w:vertAlign w:val="superscript"/>
              </w:rPr>
              <w:t>st</w:t>
            </w:r>
            <w:r>
              <w:t xml:space="preserve"> </w:t>
            </w:r>
          </w:p>
        </w:tc>
        <w:tc>
          <w:tcPr>
            <w:tcW w:w="1196" w:type="dxa"/>
          </w:tcPr>
          <w:p w14:paraId="0044BE91" w14:textId="458FD101" w:rsidR="00850919" w:rsidRDefault="00850919" w:rsidP="00260D79">
            <w:pPr>
              <w:ind w:firstLine="0"/>
            </w:pPr>
            <w:r>
              <w:t>3</w:t>
            </w:r>
            <w:r w:rsidRPr="00850919">
              <w:rPr>
                <w:vertAlign w:val="superscript"/>
              </w:rPr>
              <w:t>rd</w:t>
            </w:r>
          </w:p>
        </w:tc>
        <w:tc>
          <w:tcPr>
            <w:tcW w:w="1166" w:type="dxa"/>
            <w:gridSpan w:val="2"/>
          </w:tcPr>
          <w:p w14:paraId="684F7A72" w14:textId="1800882E" w:rsidR="00850919" w:rsidRDefault="00850919" w:rsidP="00260D79">
            <w:pPr>
              <w:ind w:firstLine="0"/>
            </w:pPr>
            <w:r>
              <w:t>5</w:t>
            </w:r>
            <w:r w:rsidRPr="00850919">
              <w:rPr>
                <w:vertAlign w:val="superscript"/>
              </w:rPr>
              <w:t>th</w:t>
            </w:r>
            <w:r>
              <w:t xml:space="preserve"> </w:t>
            </w:r>
          </w:p>
        </w:tc>
      </w:tr>
      <w:tr w:rsidR="00850919" w14:paraId="33CFD319" w14:textId="77777777" w:rsidTr="00B02691">
        <w:trPr>
          <w:trHeight w:val="274"/>
          <w:jc w:val="center"/>
        </w:trPr>
        <w:tc>
          <w:tcPr>
            <w:tcW w:w="898" w:type="dxa"/>
          </w:tcPr>
          <w:p w14:paraId="002B57B3" w14:textId="24CC776C" w:rsidR="00850919" w:rsidRDefault="00663128" w:rsidP="00260D79">
            <w:pPr>
              <w:ind w:firstLine="0"/>
            </w:pPr>
            <w:proofErr w:type="spellStart"/>
            <w:r>
              <w:t>kp</w:t>
            </w:r>
            <w:proofErr w:type="spellEnd"/>
          </w:p>
        </w:tc>
        <w:tc>
          <w:tcPr>
            <w:tcW w:w="1000" w:type="dxa"/>
          </w:tcPr>
          <w:p w14:paraId="19D03091" w14:textId="1ECA98F5" w:rsidR="00850919" w:rsidRDefault="00B111E6" w:rsidP="00260D79">
            <w:pPr>
              <w:ind w:firstLine="0"/>
            </w:pPr>
            <w:r>
              <w:t>1</w:t>
            </w:r>
          </w:p>
        </w:tc>
        <w:tc>
          <w:tcPr>
            <w:tcW w:w="1196" w:type="dxa"/>
          </w:tcPr>
          <w:p w14:paraId="62E3E98A" w14:textId="401A2E68" w:rsidR="00850919" w:rsidRDefault="00B111E6" w:rsidP="00260D79">
            <w:pPr>
              <w:ind w:firstLine="0"/>
            </w:pPr>
            <w:r>
              <w:t>-1</w:t>
            </w:r>
          </w:p>
        </w:tc>
        <w:tc>
          <w:tcPr>
            <w:tcW w:w="1166" w:type="dxa"/>
            <w:gridSpan w:val="2"/>
          </w:tcPr>
          <w:p w14:paraId="5C834A8C" w14:textId="294301BE" w:rsidR="00850919" w:rsidRDefault="00B111E6" w:rsidP="00260D79">
            <w:pPr>
              <w:ind w:firstLine="0"/>
            </w:pPr>
            <w:r>
              <w:t>1</w:t>
            </w:r>
          </w:p>
        </w:tc>
      </w:tr>
      <w:tr w:rsidR="00850919" w14:paraId="2EE57A35" w14:textId="77777777" w:rsidTr="00B02691">
        <w:trPr>
          <w:trHeight w:val="266"/>
          <w:jc w:val="center"/>
        </w:trPr>
        <w:tc>
          <w:tcPr>
            <w:tcW w:w="898" w:type="dxa"/>
          </w:tcPr>
          <w:p w14:paraId="46E231AF" w14:textId="53032B8F" w:rsidR="00850919" w:rsidRDefault="00850919" w:rsidP="00260D79">
            <w:pPr>
              <w:ind w:firstLine="0"/>
            </w:pPr>
            <w:proofErr w:type="spellStart"/>
            <w:r>
              <w:t>k</w:t>
            </w:r>
            <w:r w:rsidR="00663128">
              <w:t>d</w:t>
            </w:r>
            <w:proofErr w:type="spellEnd"/>
            <w:r>
              <w:t xml:space="preserve"> </w:t>
            </w:r>
          </w:p>
        </w:tc>
        <w:tc>
          <w:tcPr>
            <w:tcW w:w="1000" w:type="dxa"/>
          </w:tcPr>
          <w:p w14:paraId="6E98EAFA" w14:textId="148A3513" w:rsidR="00850919" w:rsidRDefault="00B111E6" w:rsidP="00260D79">
            <w:pPr>
              <w:ind w:firstLine="0"/>
            </w:pPr>
            <w:r>
              <w:t>0.9577</w:t>
            </w:r>
          </w:p>
        </w:tc>
        <w:tc>
          <w:tcPr>
            <w:tcW w:w="1196" w:type="dxa"/>
          </w:tcPr>
          <w:p w14:paraId="7B7B61F1" w14:textId="6E5145AE" w:rsidR="00850919" w:rsidRDefault="00B111E6" w:rsidP="00260D79">
            <w:pPr>
              <w:ind w:firstLine="0"/>
            </w:pPr>
            <w:r>
              <w:t>0.6533</w:t>
            </w:r>
          </w:p>
        </w:tc>
        <w:tc>
          <w:tcPr>
            <w:tcW w:w="1166" w:type="dxa"/>
            <w:gridSpan w:val="2"/>
          </w:tcPr>
          <w:p w14:paraId="476954C2" w14:textId="57CB5AEC" w:rsidR="00850919" w:rsidRDefault="00B111E6" w:rsidP="00260D79">
            <w:pPr>
              <w:ind w:firstLine="0"/>
            </w:pPr>
            <w:r>
              <w:t>0.2053</w:t>
            </w:r>
          </w:p>
        </w:tc>
      </w:tr>
      <w:tr w:rsidR="00850919" w14:paraId="371DE650" w14:textId="77777777" w:rsidTr="00B02691">
        <w:trPr>
          <w:gridAfter w:val="1"/>
          <w:wAfter w:w="7" w:type="dxa"/>
          <w:trHeight w:val="266"/>
          <w:jc w:val="center"/>
        </w:trPr>
        <w:tc>
          <w:tcPr>
            <w:tcW w:w="898" w:type="dxa"/>
          </w:tcPr>
          <w:p w14:paraId="76F6BAC9" w14:textId="6BE797A6" w:rsidR="00850919" w:rsidRDefault="00850919" w:rsidP="00260D79">
            <w:pPr>
              <w:ind w:firstLine="0"/>
            </w:pPr>
            <w:r>
              <w:t xml:space="preserve">kw </w:t>
            </w:r>
          </w:p>
        </w:tc>
        <w:tc>
          <w:tcPr>
            <w:tcW w:w="1000" w:type="dxa"/>
          </w:tcPr>
          <w:p w14:paraId="7268B245" w14:textId="4933A2DD" w:rsidR="00850919" w:rsidRDefault="00B111E6" w:rsidP="00260D79">
            <w:pPr>
              <w:ind w:firstLine="0"/>
            </w:pPr>
            <w:r>
              <w:t>0.9577</w:t>
            </w:r>
          </w:p>
        </w:tc>
        <w:tc>
          <w:tcPr>
            <w:tcW w:w="1196" w:type="dxa"/>
          </w:tcPr>
          <w:p w14:paraId="358BE7A5" w14:textId="3662C548" w:rsidR="00850919" w:rsidRDefault="00B111E6" w:rsidP="00260D79">
            <w:pPr>
              <w:ind w:firstLine="0"/>
            </w:pPr>
            <w:r>
              <w:t>-0.6533</w:t>
            </w:r>
          </w:p>
        </w:tc>
        <w:tc>
          <w:tcPr>
            <w:tcW w:w="1159" w:type="dxa"/>
          </w:tcPr>
          <w:p w14:paraId="5342720B" w14:textId="0BC236EC" w:rsidR="00850919" w:rsidRDefault="00B111E6" w:rsidP="00260D79">
            <w:pPr>
              <w:ind w:firstLine="0"/>
            </w:pPr>
            <w:r>
              <w:t>0.2053</w:t>
            </w:r>
          </w:p>
        </w:tc>
      </w:tr>
    </w:tbl>
    <w:p w14:paraId="7B943865" w14:textId="77777777" w:rsidR="00850919" w:rsidRDefault="00850919" w:rsidP="00260D79"/>
    <w:p w14:paraId="6DB77687" w14:textId="08622E19" w:rsidR="0014021A" w:rsidRDefault="0014021A" w:rsidP="0014021A">
      <w:pPr>
        <w:pStyle w:val="Heading2"/>
      </w:pPr>
      <w:bookmarkStart w:id="5" w:name="_Toc104758665"/>
      <w:r w:rsidRPr="0014021A">
        <w:t>Winding Diagram (</w:t>
      </w:r>
      <w:r>
        <w:t>11/12 Pitched</w:t>
      </w:r>
      <w:r w:rsidRPr="0014021A">
        <w:t>)</w:t>
      </w:r>
      <w:bookmarkEnd w:id="5"/>
      <w:r w:rsidRPr="0014021A">
        <w:t xml:space="preserve"> </w:t>
      </w:r>
    </w:p>
    <w:p w14:paraId="398F2F3A" w14:textId="77FCCFA3" w:rsidR="00231EF6" w:rsidRDefault="00231EF6" w:rsidP="00231EF6">
      <w:r>
        <w:t>The distribution factor is not affected</w:t>
      </w:r>
      <w:r w:rsidR="007E4B4F">
        <w:t xml:space="preserve"> due the reduced pitch, only the pitch factor is affected.</w:t>
      </w:r>
      <w:r w:rsidR="007677EC">
        <w:t xml:space="preserve"> The values of distribution and pitch factors are provided below.</w:t>
      </w:r>
    </w:p>
    <w:p w14:paraId="4FBC6B7C" w14:textId="0877F624" w:rsidR="006F7C77" w:rsidRPr="00C51CB5" w:rsidRDefault="006F7C77" w:rsidP="006F7C7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1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65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0.99</m:t>
        </m:r>
      </m:oMath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1642B7">
        <w:rPr>
          <w:rFonts w:eastAsiaTheme="minorEastAsia"/>
        </w:rPr>
        <w:t>12</w:t>
      </w:r>
      <w:r>
        <w:rPr>
          <w:rFonts w:eastAsiaTheme="minorEastAsia"/>
        </w:rPr>
        <w:t>)</w:t>
      </w:r>
    </w:p>
    <w:p w14:paraId="1DF92041" w14:textId="1FC9B3CF" w:rsidR="006F7C77" w:rsidRPr="00C51CB5" w:rsidRDefault="006F7C77" w:rsidP="006F7C7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3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λ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3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65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-</m:t>
        </m:r>
        <m:r>
          <w:rPr>
            <w:rFonts w:ascii="Cambria Math" w:hAnsi="Cambria Math"/>
          </w:rPr>
          <m:t>0.924</m:t>
        </m:r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1642B7">
        <w:rPr>
          <w:rFonts w:eastAsiaTheme="minorEastAsia"/>
        </w:rPr>
        <w:t>1</w:t>
      </w:r>
      <w:r w:rsidR="008E0E24">
        <w:rPr>
          <w:rFonts w:eastAsiaTheme="minorEastAsia"/>
        </w:rPr>
        <w:t>3</w:t>
      </w:r>
      <w:r>
        <w:rPr>
          <w:rFonts w:eastAsiaTheme="minorEastAsia"/>
        </w:rPr>
        <w:t>)</w:t>
      </w:r>
    </w:p>
    <w:p w14:paraId="21422E49" w14:textId="3227746E" w:rsidR="006F7C77" w:rsidRPr="00C51CB5" w:rsidRDefault="006F7C77" w:rsidP="006F7C7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5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n*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5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  <m:r>
                      <w:rPr>
                        <w:rFonts w:ascii="Cambria Math" w:hAnsi="Cambria Math"/>
                      </w:rPr>
                      <m:t>65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0.793</m:t>
        </m:r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1642B7">
        <w:rPr>
          <w:rFonts w:eastAsiaTheme="minorEastAsia"/>
        </w:rPr>
        <w:t>1</w:t>
      </w:r>
      <w:r>
        <w:rPr>
          <w:rFonts w:eastAsiaTheme="minorEastAsia"/>
        </w:rPr>
        <w:t>)</w:t>
      </w:r>
    </w:p>
    <w:p w14:paraId="09CA76FE" w14:textId="5FD493DB" w:rsidR="007677EC" w:rsidRDefault="007677EC" w:rsidP="00231EF6"/>
    <w:p w14:paraId="1DD1413D" w14:textId="68C44DF9" w:rsidR="003C6202" w:rsidRDefault="003C6202" w:rsidP="003C6202">
      <w:pPr>
        <w:pStyle w:val="Caption"/>
        <w:keepNext/>
        <w:ind w:firstLine="0"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A70DE0">
        <w:rPr>
          <w:noProof/>
        </w:rPr>
        <w:t>3</w:t>
      </w:r>
      <w:r>
        <w:rPr>
          <w:noProof/>
        </w:rPr>
        <w:fldChar w:fldCharType="end"/>
      </w:r>
      <w:r>
        <w:t xml:space="preserve"> : Winding Factor of the 72 Slot 6 Pole </w:t>
      </w:r>
      <w:r>
        <w:t xml:space="preserve">11/12 </w:t>
      </w:r>
      <w:r>
        <w:t xml:space="preserve">Pitched Machine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898"/>
        <w:gridCol w:w="1000"/>
        <w:gridCol w:w="1196"/>
        <w:gridCol w:w="1159"/>
        <w:gridCol w:w="7"/>
      </w:tblGrid>
      <w:tr w:rsidR="003C6202" w14:paraId="3A27CFBF" w14:textId="77777777" w:rsidTr="00BE732B">
        <w:trPr>
          <w:trHeight w:val="274"/>
          <w:jc w:val="center"/>
        </w:trPr>
        <w:tc>
          <w:tcPr>
            <w:tcW w:w="898" w:type="dxa"/>
          </w:tcPr>
          <w:p w14:paraId="7FC07814" w14:textId="77777777" w:rsidR="003C6202" w:rsidRDefault="003C6202" w:rsidP="00BE732B">
            <w:pPr>
              <w:ind w:firstLine="0"/>
            </w:pPr>
          </w:p>
        </w:tc>
        <w:tc>
          <w:tcPr>
            <w:tcW w:w="1000" w:type="dxa"/>
          </w:tcPr>
          <w:p w14:paraId="15CB9CF1" w14:textId="77777777" w:rsidR="003C6202" w:rsidRDefault="003C6202" w:rsidP="00BE732B">
            <w:pPr>
              <w:ind w:firstLine="0"/>
            </w:pPr>
            <w:r>
              <w:t>1</w:t>
            </w:r>
            <w:r w:rsidRPr="00850919">
              <w:rPr>
                <w:vertAlign w:val="superscript"/>
              </w:rPr>
              <w:t>st</w:t>
            </w:r>
            <w:r>
              <w:t xml:space="preserve"> </w:t>
            </w:r>
          </w:p>
        </w:tc>
        <w:tc>
          <w:tcPr>
            <w:tcW w:w="1196" w:type="dxa"/>
          </w:tcPr>
          <w:p w14:paraId="3F507ED3" w14:textId="77777777" w:rsidR="003C6202" w:rsidRDefault="003C6202" w:rsidP="00BE732B">
            <w:pPr>
              <w:ind w:firstLine="0"/>
            </w:pPr>
            <w:r>
              <w:t>3</w:t>
            </w:r>
            <w:r w:rsidRPr="00850919">
              <w:rPr>
                <w:vertAlign w:val="superscript"/>
              </w:rPr>
              <w:t>rd</w:t>
            </w:r>
          </w:p>
        </w:tc>
        <w:tc>
          <w:tcPr>
            <w:tcW w:w="1166" w:type="dxa"/>
            <w:gridSpan w:val="2"/>
          </w:tcPr>
          <w:p w14:paraId="0E1E441D" w14:textId="77777777" w:rsidR="003C6202" w:rsidRDefault="003C6202" w:rsidP="00BE732B">
            <w:pPr>
              <w:ind w:firstLine="0"/>
            </w:pPr>
            <w:r>
              <w:t>5</w:t>
            </w:r>
            <w:r w:rsidRPr="00850919">
              <w:rPr>
                <w:vertAlign w:val="superscript"/>
              </w:rPr>
              <w:t>th</w:t>
            </w:r>
            <w:r>
              <w:t xml:space="preserve"> </w:t>
            </w:r>
          </w:p>
        </w:tc>
      </w:tr>
      <w:tr w:rsidR="003C6202" w14:paraId="0E17CE23" w14:textId="77777777" w:rsidTr="00BE732B">
        <w:trPr>
          <w:trHeight w:val="274"/>
          <w:jc w:val="center"/>
        </w:trPr>
        <w:tc>
          <w:tcPr>
            <w:tcW w:w="898" w:type="dxa"/>
          </w:tcPr>
          <w:p w14:paraId="2459A99B" w14:textId="77777777" w:rsidR="003C6202" w:rsidRDefault="003C6202" w:rsidP="00BE732B">
            <w:pPr>
              <w:ind w:firstLine="0"/>
            </w:pPr>
            <w:proofErr w:type="spellStart"/>
            <w:r>
              <w:t>kp</w:t>
            </w:r>
            <w:proofErr w:type="spellEnd"/>
          </w:p>
        </w:tc>
        <w:tc>
          <w:tcPr>
            <w:tcW w:w="1000" w:type="dxa"/>
          </w:tcPr>
          <w:p w14:paraId="1ECC6345" w14:textId="5AB85A38" w:rsidR="003C6202" w:rsidRDefault="00CC6DB9" w:rsidP="00BE732B">
            <w:pPr>
              <w:ind w:firstLine="0"/>
            </w:pPr>
            <w:r>
              <w:t>0.99</w:t>
            </w:r>
          </w:p>
        </w:tc>
        <w:tc>
          <w:tcPr>
            <w:tcW w:w="1196" w:type="dxa"/>
          </w:tcPr>
          <w:p w14:paraId="22091E3E" w14:textId="6DB46B07" w:rsidR="003C6202" w:rsidRDefault="003C6202" w:rsidP="00BE732B">
            <w:pPr>
              <w:ind w:firstLine="0"/>
            </w:pPr>
            <w:r>
              <w:t>-</w:t>
            </w:r>
            <w:r w:rsidR="00CC6DB9">
              <w:t>0.924</w:t>
            </w:r>
          </w:p>
        </w:tc>
        <w:tc>
          <w:tcPr>
            <w:tcW w:w="1166" w:type="dxa"/>
            <w:gridSpan w:val="2"/>
          </w:tcPr>
          <w:p w14:paraId="52D9F1A3" w14:textId="01838C9C" w:rsidR="003C6202" w:rsidRDefault="00CC6DB9" w:rsidP="00BE732B">
            <w:pPr>
              <w:ind w:firstLine="0"/>
            </w:pPr>
            <w:r>
              <w:t>0.793</w:t>
            </w:r>
          </w:p>
        </w:tc>
      </w:tr>
      <w:tr w:rsidR="003C6202" w14:paraId="411DC83A" w14:textId="77777777" w:rsidTr="00BE732B">
        <w:trPr>
          <w:trHeight w:val="266"/>
          <w:jc w:val="center"/>
        </w:trPr>
        <w:tc>
          <w:tcPr>
            <w:tcW w:w="898" w:type="dxa"/>
          </w:tcPr>
          <w:p w14:paraId="424BD8FA" w14:textId="77777777" w:rsidR="003C6202" w:rsidRDefault="003C6202" w:rsidP="00BE732B">
            <w:pPr>
              <w:ind w:firstLine="0"/>
            </w:pPr>
            <w:proofErr w:type="spellStart"/>
            <w:r>
              <w:t>kd</w:t>
            </w:r>
            <w:proofErr w:type="spellEnd"/>
            <w:r>
              <w:t xml:space="preserve"> </w:t>
            </w:r>
          </w:p>
        </w:tc>
        <w:tc>
          <w:tcPr>
            <w:tcW w:w="1000" w:type="dxa"/>
          </w:tcPr>
          <w:p w14:paraId="72CFB480" w14:textId="77777777" w:rsidR="003C6202" w:rsidRDefault="003C6202" w:rsidP="00BE732B">
            <w:pPr>
              <w:ind w:firstLine="0"/>
            </w:pPr>
            <w:r>
              <w:t>0.9577</w:t>
            </w:r>
          </w:p>
        </w:tc>
        <w:tc>
          <w:tcPr>
            <w:tcW w:w="1196" w:type="dxa"/>
          </w:tcPr>
          <w:p w14:paraId="254C8FDB" w14:textId="77777777" w:rsidR="003C6202" w:rsidRDefault="003C6202" w:rsidP="00BE732B">
            <w:pPr>
              <w:ind w:firstLine="0"/>
            </w:pPr>
            <w:r>
              <w:t>0.6533</w:t>
            </w:r>
          </w:p>
        </w:tc>
        <w:tc>
          <w:tcPr>
            <w:tcW w:w="1166" w:type="dxa"/>
            <w:gridSpan w:val="2"/>
          </w:tcPr>
          <w:p w14:paraId="05379A0E" w14:textId="77777777" w:rsidR="003C6202" w:rsidRDefault="003C6202" w:rsidP="00BE732B">
            <w:pPr>
              <w:ind w:firstLine="0"/>
            </w:pPr>
            <w:r>
              <w:t>0.2053</w:t>
            </w:r>
          </w:p>
        </w:tc>
      </w:tr>
      <w:tr w:rsidR="003C6202" w14:paraId="0F41B71F" w14:textId="77777777" w:rsidTr="00BE732B">
        <w:trPr>
          <w:gridAfter w:val="1"/>
          <w:wAfter w:w="7" w:type="dxa"/>
          <w:trHeight w:val="266"/>
          <w:jc w:val="center"/>
        </w:trPr>
        <w:tc>
          <w:tcPr>
            <w:tcW w:w="898" w:type="dxa"/>
          </w:tcPr>
          <w:p w14:paraId="2E973B4D" w14:textId="77777777" w:rsidR="003C6202" w:rsidRDefault="003C6202" w:rsidP="00BE732B">
            <w:pPr>
              <w:ind w:firstLine="0"/>
            </w:pPr>
            <w:r>
              <w:t xml:space="preserve">kw </w:t>
            </w:r>
          </w:p>
        </w:tc>
        <w:tc>
          <w:tcPr>
            <w:tcW w:w="1000" w:type="dxa"/>
          </w:tcPr>
          <w:p w14:paraId="7ACAD7D4" w14:textId="19A9C1F2" w:rsidR="003C6202" w:rsidRDefault="003C6202" w:rsidP="00BE732B">
            <w:pPr>
              <w:ind w:firstLine="0"/>
            </w:pPr>
            <w:r>
              <w:t>0.9</w:t>
            </w:r>
            <w:r w:rsidR="00CC6DB9">
              <w:t>4951</w:t>
            </w:r>
          </w:p>
        </w:tc>
        <w:tc>
          <w:tcPr>
            <w:tcW w:w="1196" w:type="dxa"/>
          </w:tcPr>
          <w:p w14:paraId="52C6DE92" w14:textId="7ECFBF83" w:rsidR="003C6202" w:rsidRDefault="003C6202" w:rsidP="00BE732B">
            <w:pPr>
              <w:ind w:firstLine="0"/>
            </w:pPr>
            <w:r>
              <w:t>-0.6</w:t>
            </w:r>
            <w:r w:rsidR="00CC6DB9">
              <w:t>0357</w:t>
            </w:r>
          </w:p>
        </w:tc>
        <w:tc>
          <w:tcPr>
            <w:tcW w:w="1159" w:type="dxa"/>
          </w:tcPr>
          <w:p w14:paraId="325558F0" w14:textId="333110ED" w:rsidR="003C6202" w:rsidRDefault="003C6202" w:rsidP="00BE732B">
            <w:pPr>
              <w:ind w:firstLine="0"/>
            </w:pPr>
            <w:r>
              <w:t>0.</w:t>
            </w:r>
            <w:r w:rsidR="00CC6DB9">
              <w:t>163</w:t>
            </w:r>
          </w:p>
        </w:tc>
      </w:tr>
    </w:tbl>
    <w:p w14:paraId="7939146B" w14:textId="77777777" w:rsidR="003C6202" w:rsidRPr="00231EF6" w:rsidRDefault="003C6202" w:rsidP="00231EF6"/>
    <w:p w14:paraId="3938D785" w14:textId="53FDB07A" w:rsidR="00C92CEA" w:rsidRDefault="00C92CEA" w:rsidP="00C92CEA">
      <w:pPr>
        <w:pStyle w:val="Caption"/>
        <w:keepNext/>
        <w:jc w:val="center"/>
      </w:pPr>
    </w:p>
    <w:p w14:paraId="40EB4551" w14:textId="287605DE" w:rsidR="00C92CEA" w:rsidRDefault="00C92CEA" w:rsidP="00C92CEA">
      <w:pPr>
        <w:pStyle w:val="Caption"/>
        <w:keepNext/>
        <w:jc w:val="center"/>
      </w:pPr>
      <w:r>
        <w:t xml:space="preserve">Table </w:t>
      </w:r>
      <w:fldSimple w:instr=" SEQ Table \* ARABIC ">
        <w:r w:rsidR="00392E32">
          <w:rPr>
            <w:noProof/>
          </w:rPr>
          <w:t>4</w:t>
        </w:r>
      </w:fldSimple>
      <w:r>
        <w:t xml:space="preserve"> : Coil Distribution for full pitched coil design for full pitched win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89"/>
        <w:gridCol w:w="719"/>
        <w:gridCol w:w="728"/>
        <w:gridCol w:w="730"/>
        <w:gridCol w:w="730"/>
        <w:gridCol w:w="747"/>
        <w:gridCol w:w="747"/>
        <w:gridCol w:w="747"/>
        <w:gridCol w:w="747"/>
        <w:gridCol w:w="747"/>
        <w:gridCol w:w="713"/>
        <w:gridCol w:w="713"/>
        <w:gridCol w:w="713"/>
      </w:tblGrid>
      <w:tr w:rsidR="00C92CEA" w14:paraId="2D67F0CC" w14:textId="77777777" w:rsidTr="00CD17B7">
        <w:trPr>
          <w:trHeight w:val="721"/>
        </w:trPr>
        <w:tc>
          <w:tcPr>
            <w:tcW w:w="1289" w:type="dxa"/>
          </w:tcPr>
          <w:p w14:paraId="54B0CCE7" w14:textId="77777777" w:rsidR="00C92CEA" w:rsidRPr="00450E6B" w:rsidRDefault="00C92CEA" w:rsidP="00CD17B7">
            <w:pPr>
              <w:ind w:firstLine="0"/>
              <w:jc w:val="center"/>
              <w:rPr>
                <w:b/>
                <w:bCs/>
              </w:rPr>
            </w:pPr>
            <w:r w:rsidRPr="00450E6B">
              <w:rPr>
                <w:b/>
                <w:bCs/>
              </w:rPr>
              <w:t>Slot Number</w:t>
            </w:r>
          </w:p>
        </w:tc>
        <w:tc>
          <w:tcPr>
            <w:tcW w:w="719" w:type="dxa"/>
          </w:tcPr>
          <w:p w14:paraId="1DB18D9E" w14:textId="77777777" w:rsidR="00C92CEA" w:rsidRDefault="00C92CEA" w:rsidP="00CD17B7">
            <w:pPr>
              <w:ind w:firstLine="0"/>
            </w:pPr>
            <w:r>
              <w:t>1</w:t>
            </w:r>
          </w:p>
        </w:tc>
        <w:tc>
          <w:tcPr>
            <w:tcW w:w="728" w:type="dxa"/>
          </w:tcPr>
          <w:p w14:paraId="3F9295C1" w14:textId="77777777" w:rsidR="00C92CEA" w:rsidRDefault="00C92CEA" w:rsidP="00CD17B7">
            <w:pPr>
              <w:ind w:firstLine="0"/>
            </w:pPr>
            <w:r>
              <w:t>2</w:t>
            </w:r>
          </w:p>
        </w:tc>
        <w:tc>
          <w:tcPr>
            <w:tcW w:w="730" w:type="dxa"/>
          </w:tcPr>
          <w:p w14:paraId="7587DF28" w14:textId="77777777" w:rsidR="00C92CEA" w:rsidRDefault="00C92CEA" w:rsidP="00CD17B7">
            <w:pPr>
              <w:ind w:firstLine="0"/>
            </w:pPr>
            <w:r>
              <w:t>3</w:t>
            </w:r>
          </w:p>
        </w:tc>
        <w:tc>
          <w:tcPr>
            <w:tcW w:w="730" w:type="dxa"/>
          </w:tcPr>
          <w:p w14:paraId="7888FDC2" w14:textId="77777777" w:rsidR="00C92CEA" w:rsidRDefault="00C92CEA" w:rsidP="00CD17B7">
            <w:pPr>
              <w:ind w:firstLine="0"/>
            </w:pPr>
            <w:r>
              <w:t>4</w:t>
            </w:r>
          </w:p>
        </w:tc>
        <w:tc>
          <w:tcPr>
            <w:tcW w:w="747" w:type="dxa"/>
          </w:tcPr>
          <w:p w14:paraId="3A7C01F9" w14:textId="77777777" w:rsidR="00C92CEA" w:rsidRDefault="00C92CEA" w:rsidP="00CD17B7">
            <w:pPr>
              <w:ind w:firstLine="0"/>
            </w:pPr>
            <w:r>
              <w:t>5</w:t>
            </w:r>
          </w:p>
        </w:tc>
        <w:tc>
          <w:tcPr>
            <w:tcW w:w="747" w:type="dxa"/>
          </w:tcPr>
          <w:p w14:paraId="42648918" w14:textId="77777777" w:rsidR="00C92CEA" w:rsidRDefault="00C92CEA" w:rsidP="00CD17B7">
            <w:pPr>
              <w:ind w:firstLine="0"/>
            </w:pPr>
            <w:r>
              <w:t>6</w:t>
            </w:r>
          </w:p>
        </w:tc>
        <w:tc>
          <w:tcPr>
            <w:tcW w:w="747" w:type="dxa"/>
          </w:tcPr>
          <w:p w14:paraId="25EC3D2E" w14:textId="77777777" w:rsidR="00C92CEA" w:rsidRDefault="00C92CEA" w:rsidP="00CD17B7">
            <w:pPr>
              <w:ind w:firstLine="0"/>
            </w:pPr>
            <w:r>
              <w:t>7</w:t>
            </w:r>
          </w:p>
        </w:tc>
        <w:tc>
          <w:tcPr>
            <w:tcW w:w="747" w:type="dxa"/>
          </w:tcPr>
          <w:p w14:paraId="72F3D0EB" w14:textId="77777777" w:rsidR="00C92CEA" w:rsidRDefault="00C92CEA" w:rsidP="00CD17B7">
            <w:pPr>
              <w:ind w:firstLine="0"/>
            </w:pPr>
            <w:r>
              <w:t>8</w:t>
            </w:r>
          </w:p>
        </w:tc>
        <w:tc>
          <w:tcPr>
            <w:tcW w:w="747" w:type="dxa"/>
          </w:tcPr>
          <w:p w14:paraId="0EA2C4F4" w14:textId="77777777" w:rsidR="00C92CEA" w:rsidRDefault="00C92CEA" w:rsidP="00CD17B7">
            <w:pPr>
              <w:ind w:firstLine="0"/>
            </w:pPr>
            <w:r>
              <w:t>9</w:t>
            </w:r>
          </w:p>
        </w:tc>
        <w:tc>
          <w:tcPr>
            <w:tcW w:w="713" w:type="dxa"/>
          </w:tcPr>
          <w:p w14:paraId="156A889A" w14:textId="77777777" w:rsidR="00C92CEA" w:rsidRDefault="00C92CEA" w:rsidP="00CD17B7">
            <w:pPr>
              <w:ind w:firstLine="0"/>
            </w:pPr>
            <w:r>
              <w:t>10</w:t>
            </w:r>
          </w:p>
        </w:tc>
        <w:tc>
          <w:tcPr>
            <w:tcW w:w="713" w:type="dxa"/>
          </w:tcPr>
          <w:p w14:paraId="33074C1F" w14:textId="77777777" w:rsidR="00C92CEA" w:rsidRDefault="00C92CEA" w:rsidP="00CD17B7">
            <w:pPr>
              <w:ind w:firstLine="0"/>
            </w:pPr>
            <w:r>
              <w:t>11</w:t>
            </w:r>
          </w:p>
        </w:tc>
        <w:tc>
          <w:tcPr>
            <w:tcW w:w="713" w:type="dxa"/>
          </w:tcPr>
          <w:p w14:paraId="3A000260" w14:textId="77777777" w:rsidR="00C92CEA" w:rsidRDefault="00C92CEA" w:rsidP="00CD17B7">
            <w:pPr>
              <w:ind w:firstLine="0"/>
            </w:pPr>
            <w:r>
              <w:t>12</w:t>
            </w:r>
          </w:p>
        </w:tc>
      </w:tr>
      <w:tr w:rsidR="00C92CEA" w14:paraId="6CD7AC70" w14:textId="77777777" w:rsidTr="00CD17B7">
        <w:trPr>
          <w:trHeight w:val="702"/>
        </w:trPr>
        <w:tc>
          <w:tcPr>
            <w:tcW w:w="1289" w:type="dxa"/>
          </w:tcPr>
          <w:p w14:paraId="078D865F" w14:textId="77777777" w:rsidR="00C92CEA" w:rsidRPr="00450E6B" w:rsidRDefault="00C92CEA" w:rsidP="00CD17B7">
            <w:pPr>
              <w:ind w:firstLine="0"/>
              <w:jc w:val="center"/>
              <w:rPr>
                <w:b/>
                <w:bCs/>
              </w:rPr>
            </w:pPr>
            <w:r w:rsidRPr="00450E6B">
              <w:rPr>
                <w:b/>
                <w:bCs/>
              </w:rPr>
              <w:t>Electrical Angle</w:t>
            </w:r>
          </w:p>
        </w:tc>
        <w:tc>
          <w:tcPr>
            <w:tcW w:w="719" w:type="dxa"/>
          </w:tcPr>
          <w:p w14:paraId="5B68B032" w14:textId="77777777" w:rsidR="00C92CEA" w:rsidRDefault="00C92CEA" w:rsidP="00CD17B7">
            <w:pPr>
              <w:ind w:firstLine="0"/>
            </w:pPr>
            <w:r>
              <w:t>0</w:t>
            </w:r>
            <w:r w:rsidRPr="003C0E70">
              <w:t>°</w:t>
            </w:r>
          </w:p>
        </w:tc>
        <w:tc>
          <w:tcPr>
            <w:tcW w:w="728" w:type="dxa"/>
          </w:tcPr>
          <w:p w14:paraId="5A3C4528" w14:textId="77777777" w:rsidR="00C92CEA" w:rsidRDefault="00C92CEA" w:rsidP="00CD17B7">
            <w:pPr>
              <w:ind w:firstLine="0"/>
            </w:pPr>
            <w:r>
              <w:t>15</w:t>
            </w:r>
            <w:r w:rsidRPr="003C0E70">
              <w:t>°</w:t>
            </w:r>
          </w:p>
        </w:tc>
        <w:tc>
          <w:tcPr>
            <w:tcW w:w="730" w:type="dxa"/>
          </w:tcPr>
          <w:p w14:paraId="5535E4F3" w14:textId="77777777" w:rsidR="00C92CEA" w:rsidRDefault="00C92CEA" w:rsidP="00CD17B7">
            <w:pPr>
              <w:ind w:firstLine="0"/>
            </w:pPr>
            <w:r>
              <w:t>30</w:t>
            </w:r>
            <w:r w:rsidRPr="003C0E70">
              <w:t>°</w:t>
            </w:r>
          </w:p>
        </w:tc>
        <w:tc>
          <w:tcPr>
            <w:tcW w:w="730" w:type="dxa"/>
          </w:tcPr>
          <w:p w14:paraId="0F9D1AD1" w14:textId="77777777" w:rsidR="00C92CEA" w:rsidRDefault="00C92CEA" w:rsidP="00CD17B7">
            <w:pPr>
              <w:ind w:firstLine="0"/>
            </w:pPr>
            <w:r>
              <w:t>45</w:t>
            </w:r>
            <w:r w:rsidRPr="003C0E70">
              <w:t>°</w:t>
            </w:r>
          </w:p>
        </w:tc>
        <w:tc>
          <w:tcPr>
            <w:tcW w:w="747" w:type="dxa"/>
          </w:tcPr>
          <w:p w14:paraId="191A83EB" w14:textId="77777777" w:rsidR="00C92CEA" w:rsidRDefault="00C92CEA" w:rsidP="00CD17B7">
            <w:pPr>
              <w:ind w:firstLine="0"/>
            </w:pPr>
            <w:r>
              <w:t>60</w:t>
            </w:r>
            <w:r w:rsidRPr="003C0E70">
              <w:t>°</w:t>
            </w:r>
          </w:p>
        </w:tc>
        <w:tc>
          <w:tcPr>
            <w:tcW w:w="747" w:type="dxa"/>
          </w:tcPr>
          <w:p w14:paraId="2943867E" w14:textId="77777777" w:rsidR="00C92CEA" w:rsidRDefault="00C92CEA" w:rsidP="00CD17B7">
            <w:pPr>
              <w:ind w:firstLine="0"/>
            </w:pPr>
            <w:r>
              <w:t>75</w:t>
            </w:r>
            <w:r w:rsidRPr="003C0E70">
              <w:t>°</w:t>
            </w:r>
          </w:p>
        </w:tc>
        <w:tc>
          <w:tcPr>
            <w:tcW w:w="747" w:type="dxa"/>
          </w:tcPr>
          <w:p w14:paraId="1E8B6B7D" w14:textId="77777777" w:rsidR="00C92CEA" w:rsidRDefault="00C92CEA" w:rsidP="00CD17B7">
            <w:pPr>
              <w:ind w:firstLine="0"/>
            </w:pPr>
            <w:r>
              <w:t>90</w:t>
            </w:r>
            <w:r w:rsidRPr="003C0E70">
              <w:t>°</w:t>
            </w:r>
          </w:p>
        </w:tc>
        <w:tc>
          <w:tcPr>
            <w:tcW w:w="747" w:type="dxa"/>
          </w:tcPr>
          <w:p w14:paraId="65A75A79" w14:textId="77777777" w:rsidR="00C92CEA" w:rsidRDefault="00C92CEA" w:rsidP="00CD17B7">
            <w:pPr>
              <w:ind w:firstLine="0"/>
            </w:pPr>
            <w:r>
              <w:t>105</w:t>
            </w:r>
            <w:r w:rsidRPr="003C0E70">
              <w:t>°</w:t>
            </w:r>
          </w:p>
        </w:tc>
        <w:tc>
          <w:tcPr>
            <w:tcW w:w="747" w:type="dxa"/>
          </w:tcPr>
          <w:p w14:paraId="6046B969" w14:textId="77777777" w:rsidR="00C92CEA" w:rsidRDefault="00C92CEA" w:rsidP="00CD17B7">
            <w:pPr>
              <w:ind w:firstLine="0"/>
            </w:pPr>
            <w:r>
              <w:t>120</w:t>
            </w:r>
            <w:r w:rsidRPr="003C0E70">
              <w:t>°</w:t>
            </w:r>
          </w:p>
        </w:tc>
        <w:tc>
          <w:tcPr>
            <w:tcW w:w="713" w:type="dxa"/>
          </w:tcPr>
          <w:p w14:paraId="1443C8BD" w14:textId="77777777" w:rsidR="00C92CEA" w:rsidRDefault="00C92CEA" w:rsidP="00CD17B7">
            <w:pPr>
              <w:ind w:firstLine="0"/>
            </w:pPr>
            <w:r>
              <w:t>135</w:t>
            </w:r>
            <w:r w:rsidRPr="003C0E70">
              <w:t>°</w:t>
            </w:r>
          </w:p>
        </w:tc>
        <w:tc>
          <w:tcPr>
            <w:tcW w:w="713" w:type="dxa"/>
          </w:tcPr>
          <w:p w14:paraId="0778BB1A" w14:textId="77777777" w:rsidR="00C92CEA" w:rsidRDefault="00C92CEA" w:rsidP="00CD17B7">
            <w:pPr>
              <w:ind w:firstLine="0"/>
            </w:pPr>
            <w:r>
              <w:t>150</w:t>
            </w:r>
            <w:r w:rsidRPr="003C0E70">
              <w:t>°</w:t>
            </w:r>
          </w:p>
        </w:tc>
        <w:tc>
          <w:tcPr>
            <w:tcW w:w="713" w:type="dxa"/>
          </w:tcPr>
          <w:p w14:paraId="3DAE9004" w14:textId="77777777" w:rsidR="00C92CEA" w:rsidRDefault="00C92CEA" w:rsidP="00CD17B7">
            <w:pPr>
              <w:ind w:firstLine="0"/>
            </w:pPr>
            <w:r>
              <w:t>165</w:t>
            </w:r>
            <w:r w:rsidRPr="003C0E70">
              <w:t>°</w:t>
            </w:r>
          </w:p>
        </w:tc>
      </w:tr>
      <w:tr w:rsidR="008A2A05" w14:paraId="2CEF6875" w14:textId="77777777" w:rsidTr="006971D1">
        <w:tc>
          <w:tcPr>
            <w:tcW w:w="1289" w:type="dxa"/>
            <w:vMerge w:val="restart"/>
          </w:tcPr>
          <w:p w14:paraId="28FF2D5D" w14:textId="77777777" w:rsidR="008A2A05" w:rsidRPr="00450E6B" w:rsidRDefault="008A2A05" w:rsidP="00CD17B7">
            <w:pPr>
              <w:ind w:firstLine="0"/>
              <w:jc w:val="center"/>
              <w:rPr>
                <w:b/>
                <w:bCs/>
              </w:rPr>
            </w:pPr>
            <w:r w:rsidRPr="00450E6B">
              <w:rPr>
                <w:b/>
                <w:bCs/>
              </w:rPr>
              <w:t>Coil distribution</w:t>
            </w:r>
          </w:p>
        </w:tc>
        <w:tc>
          <w:tcPr>
            <w:tcW w:w="719" w:type="dxa"/>
            <w:shd w:val="clear" w:color="auto" w:fill="FF0000"/>
          </w:tcPr>
          <w:p w14:paraId="607C192E" w14:textId="77777777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28" w:type="dxa"/>
            <w:shd w:val="clear" w:color="auto" w:fill="FF0000"/>
          </w:tcPr>
          <w:p w14:paraId="13DEF618" w14:textId="77777777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30" w:type="dxa"/>
            <w:shd w:val="clear" w:color="auto" w:fill="FF0000"/>
          </w:tcPr>
          <w:p w14:paraId="6B93BE46" w14:textId="77777777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30" w:type="dxa"/>
            <w:shd w:val="clear" w:color="auto" w:fill="FF0000"/>
          </w:tcPr>
          <w:p w14:paraId="1DF76F2E" w14:textId="77777777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47" w:type="dxa"/>
            <w:shd w:val="clear" w:color="auto" w:fill="00B0F0"/>
          </w:tcPr>
          <w:p w14:paraId="3870F2FB" w14:textId="77777777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602654A8" w14:textId="77777777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398AAA31" w14:textId="77777777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17AFE8A1" w14:textId="77777777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50"/>
          </w:tcPr>
          <w:p w14:paraId="527C1F43" w14:textId="77777777" w:rsidR="008A2A05" w:rsidRDefault="008A2A05" w:rsidP="00CD17B7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7EC81EB5" w14:textId="77777777" w:rsidR="008A2A05" w:rsidRDefault="008A2A05" w:rsidP="00CD17B7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5E4F0FFF" w14:textId="77777777" w:rsidR="008A2A05" w:rsidRDefault="008A2A05" w:rsidP="00CD17B7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1A25886C" w14:textId="77777777" w:rsidR="008A2A05" w:rsidRDefault="008A2A05" w:rsidP="00CD17B7">
            <w:pPr>
              <w:ind w:firstLine="0"/>
            </w:pPr>
            <w:r>
              <w:t>B</w:t>
            </w:r>
          </w:p>
        </w:tc>
      </w:tr>
      <w:tr w:rsidR="008A2A05" w14:paraId="40AC63D5" w14:textId="77777777" w:rsidTr="006971D1">
        <w:tc>
          <w:tcPr>
            <w:tcW w:w="1289" w:type="dxa"/>
            <w:vMerge/>
          </w:tcPr>
          <w:p w14:paraId="0597D6D7" w14:textId="77777777" w:rsidR="008A2A05" w:rsidRPr="00450E6B" w:rsidRDefault="008A2A05" w:rsidP="00CD17B7">
            <w:pPr>
              <w:ind w:firstLine="0"/>
              <w:jc w:val="center"/>
              <w:rPr>
                <w:b/>
                <w:bCs/>
              </w:rPr>
            </w:pPr>
          </w:p>
        </w:tc>
        <w:tc>
          <w:tcPr>
            <w:tcW w:w="719" w:type="dxa"/>
            <w:shd w:val="clear" w:color="auto" w:fill="00B050"/>
          </w:tcPr>
          <w:p w14:paraId="2D19A204" w14:textId="5A95D113" w:rsidR="008A2A05" w:rsidRDefault="008A2A05" w:rsidP="00CD17B7">
            <w:pPr>
              <w:ind w:firstLine="0"/>
            </w:pPr>
            <w:r>
              <w:t>-B</w:t>
            </w:r>
          </w:p>
        </w:tc>
        <w:tc>
          <w:tcPr>
            <w:tcW w:w="728" w:type="dxa"/>
            <w:shd w:val="clear" w:color="auto" w:fill="FF0000"/>
          </w:tcPr>
          <w:p w14:paraId="4B6937DD" w14:textId="2B426465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30" w:type="dxa"/>
            <w:shd w:val="clear" w:color="auto" w:fill="FF0000"/>
          </w:tcPr>
          <w:p w14:paraId="1E90ECE8" w14:textId="2D124A63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30" w:type="dxa"/>
            <w:shd w:val="clear" w:color="auto" w:fill="FF0000"/>
          </w:tcPr>
          <w:p w14:paraId="38DD4F08" w14:textId="31BC8DAF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47" w:type="dxa"/>
            <w:shd w:val="clear" w:color="auto" w:fill="FF0000"/>
          </w:tcPr>
          <w:p w14:paraId="1D2DBC14" w14:textId="2994449F" w:rsidR="008A2A05" w:rsidRDefault="008A2A05" w:rsidP="00CD17B7">
            <w:pPr>
              <w:ind w:firstLine="0"/>
            </w:pPr>
            <w:r>
              <w:t>A</w:t>
            </w:r>
          </w:p>
        </w:tc>
        <w:tc>
          <w:tcPr>
            <w:tcW w:w="747" w:type="dxa"/>
            <w:shd w:val="clear" w:color="auto" w:fill="00B0F0"/>
          </w:tcPr>
          <w:p w14:paraId="7E94FA64" w14:textId="4029C979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3456D832" w14:textId="64088E88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02B0D866" w14:textId="35E4E81D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47" w:type="dxa"/>
            <w:shd w:val="clear" w:color="auto" w:fill="00B0F0"/>
          </w:tcPr>
          <w:p w14:paraId="556A798D" w14:textId="671317AC" w:rsidR="008A2A05" w:rsidRDefault="008A2A05" w:rsidP="00CD17B7">
            <w:pPr>
              <w:ind w:firstLine="0"/>
            </w:pPr>
            <w:r>
              <w:t>-C</w:t>
            </w:r>
          </w:p>
        </w:tc>
        <w:tc>
          <w:tcPr>
            <w:tcW w:w="713" w:type="dxa"/>
            <w:shd w:val="clear" w:color="auto" w:fill="00B050"/>
          </w:tcPr>
          <w:p w14:paraId="70C5EE6A" w14:textId="628013AC" w:rsidR="008A2A05" w:rsidRDefault="008A2A05" w:rsidP="00CD17B7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74584154" w14:textId="667FA6CB" w:rsidR="008A2A05" w:rsidRDefault="008A2A05" w:rsidP="00CD17B7">
            <w:pPr>
              <w:ind w:firstLine="0"/>
            </w:pPr>
            <w:r>
              <w:t>B</w:t>
            </w:r>
          </w:p>
        </w:tc>
        <w:tc>
          <w:tcPr>
            <w:tcW w:w="713" w:type="dxa"/>
            <w:shd w:val="clear" w:color="auto" w:fill="00B050"/>
          </w:tcPr>
          <w:p w14:paraId="78CF3836" w14:textId="4A2E9682" w:rsidR="008A2A05" w:rsidRDefault="008A2A05" w:rsidP="00CD17B7">
            <w:pPr>
              <w:ind w:firstLine="0"/>
            </w:pPr>
            <w:r>
              <w:t>B</w:t>
            </w:r>
          </w:p>
        </w:tc>
      </w:tr>
      <w:tr w:rsidR="00C92CEA" w14:paraId="7131BEA0" w14:textId="77777777" w:rsidTr="00CD17B7">
        <w:trPr>
          <w:trHeight w:val="547"/>
        </w:trPr>
        <w:tc>
          <w:tcPr>
            <w:tcW w:w="1289" w:type="dxa"/>
          </w:tcPr>
          <w:p w14:paraId="77872672" w14:textId="77777777" w:rsidR="00C92CEA" w:rsidRDefault="00C92CEA" w:rsidP="00CD17B7">
            <w:pPr>
              <w:ind w:firstLine="0"/>
              <w:jc w:val="center"/>
            </w:pPr>
            <w:r w:rsidRPr="00450E6B">
              <w:rPr>
                <w:b/>
                <w:bCs/>
              </w:rPr>
              <w:t>Slot Number</w:t>
            </w:r>
          </w:p>
        </w:tc>
        <w:tc>
          <w:tcPr>
            <w:tcW w:w="719" w:type="dxa"/>
            <w:shd w:val="clear" w:color="auto" w:fill="auto"/>
          </w:tcPr>
          <w:p w14:paraId="16DACA5E" w14:textId="77777777" w:rsidR="00C92CEA" w:rsidRDefault="00C92CEA" w:rsidP="00CD17B7">
            <w:pPr>
              <w:ind w:firstLine="0"/>
            </w:pPr>
            <w:r>
              <w:t>13</w:t>
            </w:r>
          </w:p>
        </w:tc>
        <w:tc>
          <w:tcPr>
            <w:tcW w:w="728" w:type="dxa"/>
            <w:shd w:val="clear" w:color="auto" w:fill="auto"/>
          </w:tcPr>
          <w:p w14:paraId="629241CD" w14:textId="77777777" w:rsidR="00C92CEA" w:rsidRDefault="00C92CEA" w:rsidP="00CD17B7">
            <w:pPr>
              <w:ind w:firstLine="0"/>
            </w:pPr>
            <w:r>
              <w:t>14</w:t>
            </w:r>
          </w:p>
        </w:tc>
        <w:tc>
          <w:tcPr>
            <w:tcW w:w="730" w:type="dxa"/>
            <w:shd w:val="clear" w:color="auto" w:fill="auto"/>
          </w:tcPr>
          <w:p w14:paraId="1FF34485" w14:textId="77777777" w:rsidR="00C92CEA" w:rsidRDefault="00C92CEA" w:rsidP="00CD17B7">
            <w:pPr>
              <w:ind w:firstLine="0"/>
            </w:pPr>
            <w:r>
              <w:t>15</w:t>
            </w:r>
          </w:p>
        </w:tc>
        <w:tc>
          <w:tcPr>
            <w:tcW w:w="730" w:type="dxa"/>
            <w:shd w:val="clear" w:color="auto" w:fill="auto"/>
          </w:tcPr>
          <w:p w14:paraId="52985D22" w14:textId="77777777" w:rsidR="00C92CEA" w:rsidRDefault="00C92CEA" w:rsidP="00CD17B7">
            <w:pPr>
              <w:ind w:firstLine="0"/>
            </w:pPr>
            <w:r>
              <w:t>16</w:t>
            </w:r>
          </w:p>
        </w:tc>
        <w:tc>
          <w:tcPr>
            <w:tcW w:w="747" w:type="dxa"/>
            <w:shd w:val="clear" w:color="auto" w:fill="auto"/>
          </w:tcPr>
          <w:p w14:paraId="3A39D1BF" w14:textId="77777777" w:rsidR="00C92CEA" w:rsidRDefault="00C92CEA" w:rsidP="00CD17B7">
            <w:pPr>
              <w:ind w:firstLine="0"/>
            </w:pPr>
            <w:r>
              <w:t>17</w:t>
            </w:r>
          </w:p>
        </w:tc>
        <w:tc>
          <w:tcPr>
            <w:tcW w:w="747" w:type="dxa"/>
            <w:shd w:val="clear" w:color="auto" w:fill="auto"/>
          </w:tcPr>
          <w:p w14:paraId="5730518B" w14:textId="77777777" w:rsidR="00C92CEA" w:rsidRDefault="00C92CEA" w:rsidP="00CD17B7">
            <w:pPr>
              <w:ind w:firstLine="0"/>
            </w:pPr>
            <w:r>
              <w:t>18</w:t>
            </w:r>
          </w:p>
        </w:tc>
        <w:tc>
          <w:tcPr>
            <w:tcW w:w="747" w:type="dxa"/>
            <w:shd w:val="clear" w:color="auto" w:fill="auto"/>
          </w:tcPr>
          <w:p w14:paraId="73B5346F" w14:textId="77777777" w:rsidR="00C92CEA" w:rsidRDefault="00C92CEA" w:rsidP="00CD17B7">
            <w:pPr>
              <w:ind w:firstLine="0"/>
            </w:pPr>
            <w:r>
              <w:t>19</w:t>
            </w:r>
          </w:p>
        </w:tc>
        <w:tc>
          <w:tcPr>
            <w:tcW w:w="747" w:type="dxa"/>
            <w:shd w:val="clear" w:color="auto" w:fill="auto"/>
          </w:tcPr>
          <w:p w14:paraId="09A97898" w14:textId="77777777" w:rsidR="00C92CEA" w:rsidRDefault="00C92CEA" w:rsidP="00CD17B7">
            <w:pPr>
              <w:ind w:firstLine="0"/>
            </w:pPr>
            <w:r>
              <w:t>20</w:t>
            </w:r>
          </w:p>
        </w:tc>
        <w:tc>
          <w:tcPr>
            <w:tcW w:w="747" w:type="dxa"/>
            <w:shd w:val="clear" w:color="auto" w:fill="auto"/>
          </w:tcPr>
          <w:p w14:paraId="458412D8" w14:textId="77777777" w:rsidR="00C92CEA" w:rsidRDefault="00C92CEA" w:rsidP="00CD17B7">
            <w:pPr>
              <w:ind w:firstLine="0"/>
            </w:pPr>
            <w:r>
              <w:t>21</w:t>
            </w:r>
          </w:p>
        </w:tc>
        <w:tc>
          <w:tcPr>
            <w:tcW w:w="713" w:type="dxa"/>
            <w:shd w:val="clear" w:color="auto" w:fill="auto"/>
          </w:tcPr>
          <w:p w14:paraId="76D3C813" w14:textId="77777777" w:rsidR="00C92CEA" w:rsidRDefault="00C92CEA" w:rsidP="00CD17B7">
            <w:pPr>
              <w:ind w:firstLine="0"/>
            </w:pPr>
            <w:r>
              <w:t>22</w:t>
            </w:r>
          </w:p>
        </w:tc>
        <w:tc>
          <w:tcPr>
            <w:tcW w:w="713" w:type="dxa"/>
            <w:shd w:val="clear" w:color="auto" w:fill="auto"/>
          </w:tcPr>
          <w:p w14:paraId="35AF786A" w14:textId="77777777" w:rsidR="00C92CEA" w:rsidRDefault="00C92CEA" w:rsidP="00CD17B7">
            <w:pPr>
              <w:ind w:firstLine="0"/>
            </w:pPr>
            <w:r>
              <w:t>23</w:t>
            </w:r>
          </w:p>
        </w:tc>
        <w:tc>
          <w:tcPr>
            <w:tcW w:w="713" w:type="dxa"/>
            <w:shd w:val="clear" w:color="auto" w:fill="auto"/>
          </w:tcPr>
          <w:p w14:paraId="27AB498F" w14:textId="77777777" w:rsidR="00C92CEA" w:rsidRDefault="00C92CEA" w:rsidP="00CD17B7">
            <w:pPr>
              <w:ind w:firstLine="0"/>
            </w:pPr>
            <w:r>
              <w:t>24</w:t>
            </w:r>
          </w:p>
        </w:tc>
      </w:tr>
      <w:tr w:rsidR="00C92CEA" w14:paraId="158BED19" w14:textId="77777777" w:rsidTr="00CD17B7">
        <w:tc>
          <w:tcPr>
            <w:tcW w:w="1289" w:type="dxa"/>
          </w:tcPr>
          <w:p w14:paraId="1C6AEB80" w14:textId="77777777" w:rsidR="00C92CEA" w:rsidRDefault="00C92CEA" w:rsidP="00CD17B7">
            <w:pPr>
              <w:ind w:firstLine="0"/>
              <w:jc w:val="center"/>
            </w:pPr>
            <w:r w:rsidRPr="00450E6B">
              <w:rPr>
                <w:b/>
                <w:bCs/>
              </w:rPr>
              <w:t>Electrical Angle</w:t>
            </w:r>
          </w:p>
        </w:tc>
        <w:tc>
          <w:tcPr>
            <w:tcW w:w="719" w:type="dxa"/>
            <w:shd w:val="clear" w:color="auto" w:fill="auto"/>
          </w:tcPr>
          <w:p w14:paraId="4CD94C37" w14:textId="77777777" w:rsidR="00C92CEA" w:rsidRDefault="00C92CEA" w:rsidP="00CD17B7">
            <w:pPr>
              <w:ind w:firstLine="0"/>
            </w:pPr>
            <w:r>
              <w:t>180</w:t>
            </w:r>
            <w:r w:rsidRPr="003C0E70">
              <w:t>°</w:t>
            </w:r>
          </w:p>
        </w:tc>
        <w:tc>
          <w:tcPr>
            <w:tcW w:w="728" w:type="dxa"/>
            <w:shd w:val="clear" w:color="auto" w:fill="auto"/>
          </w:tcPr>
          <w:p w14:paraId="474DB518" w14:textId="77777777" w:rsidR="00C92CEA" w:rsidRDefault="00C92CEA" w:rsidP="00CD17B7">
            <w:pPr>
              <w:ind w:firstLine="0"/>
            </w:pPr>
            <w:r>
              <w:t>195</w:t>
            </w:r>
            <w:r w:rsidRPr="003C0E70">
              <w:t>°</w:t>
            </w:r>
          </w:p>
        </w:tc>
        <w:tc>
          <w:tcPr>
            <w:tcW w:w="730" w:type="dxa"/>
            <w:shd w:val="clear" w:color="auto" w:fill="auto"/>
          </w:tcPr>
          <w:p w14:paraId="0B292EC4" w14:textId="77777777" w:rsidR="00C92CEA" w:rsidRDefault="00C92CEA" w:rsidP="00CD17B7">
            <w:pPr>
              <w:ind w:firstLine="0"/>
            </w:pPr>
            <w:r>
              <w:t>210</w:t>
            </w:r>
            <w:r w:rsidRPr="003C0E70">
              <w:t>°</w:t>
            </w:r>
          </w:p>
        </w:tc>
        <w:tc>
          <w:tcPr>
            <w:tcW w:w="730" w:type="dxa"/>
            <w:shd w:val="clear" w:color="auto" w:fill="auto"/>
          </w:tcPr>
          <w:p w14:paraId="45F3CEE6" w14:textId="77777777" w:rsidR="00C92CEA" w:rsidRDefault="00C92CEA" w:rsidP="00CD17B7">
            <w:pPr>
              <w:ind w:firstLine="0"/>
            </w:pPr>
            <w:r>
              <w:t>225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35552226" w14:textId="77777777" w:rsidR="00C92CEA" w:rsidRDefault="00C92CEA" w:rsidP="00CD17B7">
            <w:pPr>
              <w:ind w:firstLine="0"/>
            </w:pPr>
            <w:r>
              <w:t>240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1E0BE86B" w14:textId="77777777" w:rsidR="00C92CEA" w:rsidRDefault="00C92CEA" w:rsidP="00CD17B7">
            <w:pPr>
              <w:ind w:firstLine="0"/>
            </w:pPr>
            <w:r>
              <w:t>255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49E017D4" w14:textId="77777777" w:rsidR="00C92CEA" w:rsidRDefault="00C92CEA" w:rsidP="00CD17B7">
            <w:pPr>
              <w:ind w:firstLine="0"/>
            </w:pPr>
            <w:r>
              <w:t>270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34FEFA61" w14:textId="77777777" w:rsidR="00C92CEA" w:rsidRDefault="00C92CEA" w:rsidP="00CD17B7">
            <w:pPr>
              <w:ind w:firstLine="0"/>
            </w:pPr>
            <w:r>
              <w:t>285</w:t>
            </w:r>
            <w:r w:rsidRPr="003C0E70">
              <w:t>°</w:t>
            </w:r>
          </w:p>
        </w:tc>
        <w:tc>
          <w:tcPr>
            <w:tcW w:w="747" w:type="dxa"/>
            <w:shd w:val="clear" w:color="auto" w:fill="auto"/>
          </w:tcPr>
          <w:p w14:paraId="34D83753" w14:textId="77777777" w:rsidR="00C92CEA" w:rsidRDefault="00C92CEA" w:rsidP="00CD17B7">
            <w:pPr>
              <w:ind w:firstLine="0"/>
            </w:pPr>
            <w:r>
              <w:t>300</w:t>
            </w:r>
            <w:r w:rsidRPr="003C0E70">
              <w:t>°</w:t>
            </w:r>
          </w:p>
        </w:tc>
        <w:tc>
          <w:tcPr>
            <w:tcW w:w="713" w:type="dxa"/>
            <w:shd w:val="clear" w:color="auto" w:fill="auto"/>
          </w:tcPr>
          <w:p w14:paraId="65CF4E0E" w14:textId="77777777" w:rsidR="00C92CEA" w:rsidRDefault="00C92CEA" w:rsidP="00CD17B7">
            <w:pPr>
              <w:ind w:firstLine="0"/>
            </w:pPr>
            <w:r>
              <w:t>315</w:t>
            </w:r>
            <w:r w:rsidRPr="003C0E70">
              <w:t>°</w:t>
            </w:r>
          </w:p>
        </w:tc>
        <w:tc>
          <w:tcPr>
            <w:tcW w:w="713" w:type="dxa"/>
            <w:shd w:val="clear" w:color="auto" w:fill="auto"/>
          </w:tcPr>
          <w:p w14:paraId="5CF2664C" w14:textId="77777777" w:rsidR="00C92CEA" w:rsidRDefault="00C92CEA" w:rsidP="00CD17B7">
            <w:pPr>
              <w:ind w:firstLine="0"/>
            </w:pPr>
            <w:r>
              <w:t>330</w:t>
            </w:r>
            <w:r w:rsidRPr="003C0E70">
              <w:t>°</w:t>
            </w:r>
          </w:p>
        </w:tc>
        <w:tc>
          <w:tcPr>
            <w:tcW w:w="713" w:type="dxa"/>
            <w:shd w:val="clear" w:color="auto" w:fill="auto"/>
          </w:tcPr>
          <w:p w14:paraId="5A4B4B13" w14:textId="77777777" w:rsidR="00C92CEA" w:rsidRDefault="00C92CEA" w:rsidP="00CD17B7">
            <w:pPr>
              <w:ind w:firstLine="0"/>
            </w:pPr>
            <w:r>
              <w:t>345</w:t>
            </w:r>
            <w:r w:rsidRPr="003C0E70">
              <w:t>°</w:t>
            </w:r>
          </w:p>
        </w:tc>
      </w:tr>
      <w:tr w:rsidR="008A2A05" w14:paraId="3F29F3D8" w14:textId="77777777" w:rsidTr="006971D1">
        <w:tc>
          <w:tcPr>
            <w:tcW w:w="1289" w:type="dxa"/>
            <w:vMerge w:val="restart"/>
          </w:tcPr>
          <w:p w14:paraId="34139FB7" w14:textId="77777777" w:rsidR="008A2A05" w:rsidRDefault="008A2A05" w:rsidP="00CD17B7">
            <w:pPr>
              <w:ind w:firstLine="0"/>
              <w:jc w:val="center"/>
            </w:pPr>
            <w:r w:rsidRPr="00450E6B">
              <w:rPr>
                <w:b/>
                <w:bCs/>
              </w:rPr>
              <w:t>Coil distribution</w:t>
            </w:r>
          </w:p>
        </w:tc>
        <w:tc>
          <w:tcPr>
            <w:tcW w:w="719" w:type="dxa"/>
            <w:shd w:val="clear" w:color="auto" w:fill="FF0000"/>
          </w:tcPr>
          <w:p w14:paraId="6FE2FBD4" w14:textId="77777777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28" w:type="dxa"/>
            <w:shd w:val="clear" w:color="auto" w:fill="FF0000"/>
          </w:tcPr>
          <w:p w14:paraId="71E3F7BD" w14:textId="77777777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30" w:type="dxa"/>
            <w:shd w:val="clear" w:color="auto" w:fill="FF0000"/>
          </w:tcPr>
          <w:p w14:paraId="51A3F416" w14:textId="77777777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30" w:type="dxa"/>
            <w:shd w:val="clear" w:color="auto" w:fill="FF0000"/>
          </w:tcPr>
          <w:p w14:paraId="19D7D586" w14:textId="77777777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47" w:type="dxa"/>
            <w:shd w:val="clear" w:color="auto" w:fill="00B0F0"/>
          </w:tcPr>
          <w:p w14:paraId="08272DE1" w14:textId="77777777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6217CD0E" w14:textId="77777777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46227464" w14:textId="77777777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32D80628" w14:textId="77777777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50"/>
          </w:tcPr>
          <w:p w14:paraId="2471009A" w14:textId="77777777" w:rsidR="008A2A05" w:rsidRDefault="008A2A05" w:rsidP="00CD17B7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1E30E625" w14:textId="77777777" w:rsidR="008A2A05" w:rsidRDefault="008A2A05" w:rsidP="00CD17B7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54F9D6E2" w14:textId="77777777" w:rsidR="008A2A05" w:rsidRDefault="008A2A05" w:rsidP="00CD17B7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0FB573D9" w14:textId="47E55E47" w:rsidR="008A2A05" w:rsidRDefault="008A2A05" w:rsidP="00CD17B7">
            <w:pPr>
              <w:ind w:firstLine="0"/>
            </w:pPr>
            <w:r>
              <w:t>-B</w:t>
            </w:r>
          </w:p>
        </w:tc>
      </w:tr>
      <w:tr w:rsidR="008A2A05" w14:paraId="5860B299" w14:textId="77777777" w:rsidTr="006971D1">
        <w:tc>
          <w:tcPr>
            <w:tcW w:w="1289" w:type="dxa"/>
            <w:vMerge/>
          </w:tcPr>
          <w:p w14:paraId="2F8BD678" w14:textId="77777777" w:rsidR="008A2A05" w:rsidRPr="00450E6B" w:rsidRDefault="008A2A05" w:rsidP="00CD17B7">
            <w:pPr>
              <w:ind w:firstLine="0"/>
              <w:jc w:val="center"/>
              <w:rPr>
                <w:b/>
                <w:bCs/>
              </w:rPr>
            </w:pPr>
          </w:p>
        </w:tc>
        <w:tc>
          <w:tcPr>
            <w:tcW w:w="719" w:type="dxa"/>
            <w:shd w:val="clear" w:color="auto" w:fill="00B050"/>
          </w:tcPr>
          <w:p w14:paraId="22AF7C6F" w14:textId="6C5510DE" w:rsidR="008A2A05" w:rsidRDefault="008A2A05" w:rsidP="00CD17B7">
            <w:pPr>
              <w:ind w:firstLine="0"/>
            </w:pPr>
            <w:r>
              <w:t>B</w:t>
            </w:r>
          </w:p>
        </w:tc>
        <w:tc>
          <w:tcPr>
            <w:tcW w:w="728" w:type="dxa"/>
            <w:shd w:val="clear" w:color="auto" w:fill="FF0000"/>
          </w:tcPr>
          <w:p w14:paraId="414562B3" w14:textId="201EB573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30" w:type="dxa"/>
            <w:shd w:val="clear" w:color="auto" w:fill="FF0000"/>
          </w:tcPr>
          <w:p w14:paraId="1DE84598" w14:textId="59AE2B6D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30" w:type="dxa"/>
            <w:shd w:val="clear" w:color="auto" w:fill="FF0000"/>
          </w:tcPr>
          <w:p w14:paraId="72C2A684" w14:textId="5DAF162D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47" w:type="dxa"/>
            <w:shd w:val="clear" w:color="auto" w:fill="FF0000"/>
          </w:tcPr>
          <w:p w14:paraId="307B0F0A" w14:textId="1A32AAAA" w:rsidR="008A2A05" w:rsidRDefault="008A2A05" w:rsidP="00CD17B7">
            <w:pPr>
              <w:ind w:firstLine="0"/>
            </w:pPr>
            <w:r>
              <w:t>-A</w:t>
            </w:r>
          </w:p>
        </w:tc>
        <w:tc>
          <w:tcPr>
            <w:tcW w:w="747" w:type="dxa"/>
            <w:shd w:val="clear" w:color="auto" w:fill="00B0F0"/>
          </w:tcPr>
          <w:p w14:paraId="7BFCBA7C" w14:textId="24CA0C88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298B2EAB" w14:textId="764F8FE6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5B8A2744" w14:textId="65506A3B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47" w:type="dxa"/>
            <w:shd w:val="clear" w:color="auto" w:fill="00B0F0"/>
          </w:tcPr>
          <w:p w14:paraId="5E11510A" w14:textId="5908470D" w:rsidR="008A2A05" w:rsidRDefault="008A2A05" w:rsidP="00CD17B7">
            <w:pPr>
              <w:ind w:firstLine="0"/>
            </w:pPr>
            <w:r>
              <w:t>C</w:t>
            </w:r>
          </w:p>
        </w:tc>
        <w:tc>
          <w:tcPr>
            <w:tcW w:w="713" w:type="dxa"/>
            <w:shd w:val="clear" w:color="auto" w:fill="00B050"/>
          </w:tcPr>
          <w:p w14:paraId="595ED7B4" w14:textId="22F6AFF9" w:rsidR="008A2A05" w:rsidRDefault="008A2A05" w:rsidP="00CD17B7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268603E3" w14:textId="0E456E44" w:rsidR="008A2A05" w:rsidRDefault="008A2A05" w:rsidP="00CD17B7">
            <w:pPr>
              <w:ind w:firstLine="0"/>
            </w:pPr>
            <w:r>
              <w:t>-B</w:t>
            </w:r>
          </w:p>
        </w:tc>
        <w:tc>
          <w:tcPr>
            <w:tcW w:w="713" w:type="dxa"/>
            <w:shd w:val="clear" w:color="auto" w:fill="00B050"/>
          </w:tcPr>
          <w:p w14:paraId="7E4FD9BA" w14:textId="600FF2BA" w:rsidR="008A2A05" w:rsidRDefault="008A2A05" w:rsidP="00CD17B7">
            <w:pPr>
              <w:ind w:firstLine="0"/>
            </w:pPr>
            <w:r>
              <w:t>-B</w:t>
            </w:r>
          </w:p>
        </w:tc>
      </w:tr>
    </w:tbl>
    <w:p w14:paraId="673A0E06" w14:textId="77777777" w:rsidR="00C92CEA" w:rsidRPr="00C92CEA" w:rsidRDefault="00C92CEA" w:rsidP="00C92CEA"/>
    <w:p w14:paraId="146B7A33" w14:textId="2CF7E698" w:rsidR="00260D79" w:rsidRDefault="00C03550" w:rsidP="00C03550">
      <w:pPr>
        <w:pStyle w:val="Heading2"/>
      </w:pPr>
      <w:bookmarkStart w:id="6" w:name="_Toc104758666"/>
      <w:r>
        <w:t>Comments</w:t>
      </w:r>
      <w:bookmarkEnd w:id="6"/>
    </w:p>
    <w:p w14:paraId="129D0BA7" w14:textId="36CB3910" w:rsidR="00671A75" w:rsidRDefault="00A70DE0" w:rsidP="00A70DE0">
      <w:r>
        <w:t xml:space="preserve">For the full pitched configuration, the winding factors are provided 0.9577, -0.6533, 0.2053 for first, third and fifth harmonic respectively. </w:t>
      </w:r>
      <w:r w:rsidR="006D2E77">
        <w:t xml:space="preserve">Looking at these winding factor values, the third harmonic component not only considerably high, </w:t>
      </w:r>
      <w:r w:rsidR="00A57A88">
        <w:t xml:space="preserve">but </w:t>
      </w:r>
      <w:r w:rsidR="006D2E77">
        <w:t>also reverse in direction due to the negative sign.</w:t>
      </w:r>
      <w:r w:rsidR="00E403F5">
        <w:t xml:space="preserve"> </w:t>
      </w:r>
      <w:r w:rsidR="00A57A88">
        <w:t xml:space="preserve">This can induce third harmonic voltages in the phases. Even though the third harmonic component will not appear in the </w:t>
      </w:r>
      <w:r w:rsidR="00CD3341">
        <w:t>line-to-line</w:t>
      </w:r>
      <w:r w:rsidR="00A57A88">
        <w:t xml:space="preserve"> voltage,</w:t>
      </w:r>
      <w:r w:rsidR="00D83FD3">
        <w:t xml:space="preserve"> it will still cause an additional core loss &amp; eddy and torque ripple in the machine. </w:t>
      </w:r>
    </w:p>
    <w:p w14:paraId="01FDF58C" w14:textId="13FE717C" w:rsidR="00EA5467" w:rsidRPr="00021A2C" w:rsidRDefault="00671A75" w:rsidP="00021A2C">
      <w:r>
        <w:t xml:space="preserve">With 11/12 pitching, the overall loss </w:t>
      </w:r>
      <w:r w:rsidR="00CD3341">
        <w:t xml:space="preserve">in the </w:t>
      </w:r>
      <w:r>
        <w:t>winding factor for the fundamental changes less than 1%.</w:t>
      </w:r>
      <w:r w:rsidR="00360295">
        <w:t xml:space="preserve"> Even though the winding factor for the other harmonics are reduced, they are still considerably high. </w:t>
      </w:r>
      <w:r w:rsidR="00EA5467">
        <w:rPr>
          <w:color w:val="FF0000"/>
        </w:rPr>
        <w:br w:type="page"/>
      </w:r>
    </w:p>
    <w:p w14:paraId="4A966813" w14:textId="4C6891C8" w:rsidR="007D3892" w:rsidRDefault="00B2042F" w:rsidP="007D3892">
      <w:pPr>
        <w:pStyle w:val="Heading1"/>
      </w:pPr>
      <w:bookmarkStart w:id="7" w:name="_Toc104758667"/>
      <w:r>
        <w:lastRenderedPageBreak/>
        <w:t xml:space="preserve">Question 2: </w:t>
      </w:r>
      <w:r w:rsidR="007D3892" w:rsidRPr="007D3892">
        <w:t>Fractional-Slot Winding Design</w:t>
      </w:r>
      <w:bookmarkEnd w:id="7"/>
    </w:p>
    <w:p w14:paraId="62AD838A" w14:textId="3443E50C" w:rsidR="00EE78EC" w:rsidRPr="00EE78EC" w:rsidRDefault="00EE78EC" w:rsidP="00EE78EC">
      <w:pPr>
        <w:pStyle w:val="Heading2"/>
      </w:pPr>
      <w:bookmarkStart w:id="8" w:name="_Toc104758668"/>
      <w:r>
        <w:t>Calculations for</w:t>
      </w:r>
      <w:r w:rsidR="00242FCB">
        <w:t xml:space="preserve"> Machine 1:</w:t>
      </w:r>
      <w:r>
        <w:t>24 slots 20 poles</w:t>
      </w:r>
      <w:bookmarkEnd w:id="8"/>
    </w:p>
    <w:p w14:paraId="1A8C8F1C" w14:textId="3B53BC04" w:rsidR="007D3892" w:rsidRDefault="00697A17" w:rsidP="007D3892">
      <w:r>
        <w:t xml:space="preserve">In this part, I have chosen a machine which has 24 slots, 20 poles and 3 phases. From </w:t>
      </w:r>
      <w:hyperlink r:id="rId10" w:history="1">
        <w:proofErr w:type="spellStart"/>
        <w:r w:rsidRPr="008804FF">
          <w:rPr>
            <w:rStyle w:val="Hyperlink"/>
          </w:rPr>
          <w:t>Emetor</w:t>
        </w:r>
        <w:proofErr w:type="spellEnd"/>
        <w:r w:rsidRPr="008804FF">
          <w:rPr>
            <w:rStyle w:val="Hyperlink"/>
          </w:rPr>
          <w:t xml:space="preserve"> Winding Design </w:t>
        </w:r>
        <w:r w:rsidR="001D28BA" w:rsidRPr="008804FF">
          <w:rPr>
            <w:rStyle w:val="Hyperlink"/>
          </w:rPr>
          <w:t>[2]</w:t>
        </w:r>
      </w:hyperlink>
      <w:r w:rsidR="001D28BA">
        <w:t xml:space="preserve"> </w:t>
      </w:r>
      <w:r>
        <w:t>tool, it can be seen that this configuration results in a winding factor of 0</w:t>
      </w:r>
      <w:r w:rsidR="008A34D4">
        <w:t>.</w:t>
      </w:r>
      <w:r>
        <w:t>966.</w:t>
      </w:r>
    </w:p>
    <w:p w14:paraId="68092CD8" w14:textId="2A9AAD8C" w:rsidR="00156C6F" w:rsidRDefault="00156C6F" w:rsidP="00156C6F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q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4</m:t>
            </m:r>
          </m:num>
          <m:den>
            <m:r>
              <w:rPr>
                <w:rFonts w:ascii="Cambria Math" w:hAnsi="Cambria Math"/>
              </w:rPr>
              <m:t>20*3</m:t>
            </m:r>
          </m:den>
        </m:f>
        <m:r>
          <w:rPr>
            <w:rFonts w:ascii="Cambria Math" w:hAnsi="Cambria Math"/>
          </w:rPr>
          <m:t>=0.4 slots per pole per phase</m:t>
        </m:r>
      </m:oMath>
      <w:r>
        <w:rPr>
          <w:rFonts w:eastAsiaTheme="minorEastAsia"/>
        </w:rPr>
        <w:tab/>
      </w:r>
      <w:r w:rsidR="00FA5775">
        <w:rPr>
          <w:rFonts w:eastAsiaTheme="minorEastAsia"/>
        </w:rPr>
        <w:tab/>
      </w:r>
      <w:r>
        <w:rPr>
          <w:rFonts w:eastAsiaTheme="minorEastAsia"/>
        </w:rPr>
        <w:t>(12)</w:t>
      </w:r>
    </w:p>
    <w:p w14:paraId="44E435E1" w14:textId="4E005878" w:rsidR="00307008" w:rsidRDefault="000B6427" w:rsidP="00EA5467">
      <w:pPr>
        <w:jc w:val="center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CoilsPhaseShift=360</m:t>
        </m:r>
        <m:r>
          <m:rPr>
            <m:sty m:val="p"/>
          </m:rPr>
          <w:rPr>
            <w:rFonts w:ascii="Cambria Math" w:eastAsiaTheme="minorEastAsia" w:hAnsi="Cambria Math"/>
          </w:rPr>
          <m:t>°</m:t>
        </m:r>
        <m:r>
          <w:rPr>
            <w:rFonts w:ascii="Cambria Math" w:eastAsiaTheme="minorEastAsia" w:hAnsi="Cambria Math"/>
          </w:rPr>
          <m:t>*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20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</m:num>
          <m:den>
            <m:r>
              <w:rPr>
                <w:rFonts w:ascii="Cambria Math" w:eastAsiaTheme="minorEastAsia" w:hAnsi="Cambria Math"/>
              </w:rPr>
              <m:t>24</m:t>
            </m:r>
          </m:den>
        </m:f>
        <m:r>
          <w:rPr>
            <w:rFonts w:ascii="Cambria Math" w:eastAsiaTheme="minorEastAsia" w:hAnsi="Cambria Math"/>
          </w:rPr>
          <m:t>=150</m:t>
        </m:r>
        <m:r>
          <m:rPr>
            <m:sty m:val="p"/>
          </m:rPr>
          <w:rPr>
            <w:rFonts w:ascii="Cambria Math" w:eastAsiaTheme="minorEastAsia" w:hAnsi="Cambria Math"/>
          </w:rPr>
          <m:t>°</m:t>
        </m:r>
      </m:oMath>
      <w:r>
        <w:rPr>
          <w:rFonts w:eastAsiaTheme="minorEastAsia"/>
        </w:rPr>
        <w:tab/>
      </w:r>
      <w:r w:rsidR="00FA5775">
        <w:rPr>
          <w:rFonts w:eastAsiaTheme="minorEastAsia"/>
        </w:rPr>
        <w:tab/>
      </w:r>
      <w:r>
        <w:rPr>
          <w:rFonts w:eastAsiaTheme="minorEastAsia"/>
        </w:rPr>
        <w:t>(13)</w:t>
      </w:r>
    </w:p>
    <w:p w14:paraId="44B6BB8C" w14:textId="34D5BBF9" w:rsidR="00EA5467" w:rsidRDefault="00EA5467" w:rsidP="00EA5467">
      <w:pPr>
        <w:pStyle w:val="Caption"/>
        <w:keepNext/>
        <w:ind w:firstLine="0"/>
        <w:jc w:val="center"/>
      </w:pPr>
      <w:r>
        <w:t xml:space="preserve">Table </w:t>
      </w:r>
      <w:fldSimple w:instr=" SEQ Table \* ARABIC ">
        <w:r w:rsidR="00392E32">
          <w:rPr>
            <w:noProof/>
          </w:rPr>
          <w:t>5</w:t>
        </w:r>
      </w:fldSimple>
      <w:r>
        <w:t xml:space="preserve"> : </w:t>
      </w:r>
      <w:r w:rsidRPr="00C46632">
        <w:t xml:space="preserve">Winding Distribution of the </w:t>
      </w:r>
      <w:r w:rsidR="001D179E">
        <w:t>24</w:t>
      </w:r>
      <w:r w:rsidRPr="00C46632">
        <w:t xml:space="preserve"> </w:t>
      </w:r>
      <w:r w:rsidR="001D179E">
        <w:t>S</w:t>
      </w:r>
      <w:r w:rsidRPr="00C46632">
        <w:t xml:space="preserve">lots 20 </w:t>
      </w:r>
      <w:r w:rsidR="001D179E">
        <w:t>P</w:t>
      </w:r>
      <w:r w:rsidRPr="00C46632">
        <w:t xml:space="preserve">ole </w:t>
      </w:r>
      <w:r w:rsidR="00856B60">
        <w:t>Fractional</w:t>
      </w:r>
      <w:r w:rsidRPr="00C46632">
        <w:t xml:space="preserve"> Slot Machine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554"/>
        <w:gridCol w:w="709"/>
        <w:gridCol w:w="711"/>
        <w:gridCol w:w="709"/>
        <w:gridCol w:w="711"/>
        <w:gridCol w:w="709"/>
        <w:gridCol w:w="711"/>
        <w:gridCol w:w="711"/>
        <w:gridCol w:w="709"/>
        <w:gridCol w:w="711"/>
        <w:gridCol w:w="709"/>
        <w:gridCol w:w="711"/>
        <w:gridCol w:w="705"/>
      </w:tblGrid>
      <w:tr w:rsidR="00307008" w14:paraId="13CCDD15" w14:textId="77777777" w:rsidTr="0076466B">
        <w:trPr>
          <w:trHeight w:val="274"/>
          <w:jc w:val="center"/>
        </w:trPr>
        <w:tc>
          <w:tcPr>
            <w:tcW w:w="772" w:type="pct"/>
            <w:vAlign w:val="center"/>
          </w:tcPr>
          <w:p w14:paraId="2C444D00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Slot Number</w:t>
            </w:r>
          </w:p>
        </w:tc>
        <w:tc>
          <w:tcPr>
            <w:tcW w:w="352" w:type="pct"/>
            <w:vAlign w:val="center"/>
          </w:tcPr>
          <w:p w14:paraId="534AB564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</w:t>
            </w:r>
          </w:p>
        </w:tc>
        <w:tc>
          <w:tcPr>
            <w:tcW w:w="353" w:type="pct"/>
            <w:vAlign w:val="center"/>
          </w:tcPr>
          <w:p w14:paraId="741DA699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2</w:t>
            </w:r>
          </w:p>
        </w:tc>
        <w:tc>
          <w:tcPr>
            <w:tcW w:w="352" w:type="pct"/>
            <w:vAlign w:val="center"/>
          </w:tcPr>
          <w:p w14:paraId="308D43A7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3</w:t>
            </w:r>
          </w:p>
        </w:tc>
        <w:tc>
          <w:tcPr>
            <w:tcW w:w="353" w:type="pct"/>
            <w:vAlign w:val="center"/>
          </w:tcPr>
          <w:p w14:paraId="3669321D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4</w:t>
            </w:r>
          </w:p>
        </w:tc>
        <w:tc>
          <w:tcPr>
            <w:tcW w:w="352" w:type="pct"/>
            <w:vAlign w:val="center"/>
          </w:tcPr>
          <w:p w14:paraId="7CB45135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5</w:t>
            </w:r>
          </w:p>
        </w:tc>
        <w:tc>
          <w:tcPr>
            <w:tcW w:w="353" w:type="pct"/>
            <w:vAlign w:val="center"/>
          </w:tcPr>
          <w:p w14:paraId="2C9C53D1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6</w:t>
            </w:r>
          </w:p>
        </w:tc>
        <w:tc>
          <w:tcPr>
            <w:tcW w:w="353" w:type="pct"/>
            <w:vAlign w:val="center"/>
          </w:tcPr>
          <w:p w14:paraId="0448529E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7</w:t>
            </w:r>
          </w:p>
        </w:tc>
        <w:tc>
          <w:tcPr>
            <w:tcW w:w="352" w:type="pct"/>
            <w:vAlign w:val="center"/>
          </w:tcPr>
          <w:p w14:paraId="65963B22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8</w:t>
            </w:r>
          </w:p>
        </w:tc>
        <w:tc>
          <w:tcPr>
            <w:tcW w:w="353" w:type="pct"/>
            <w:vAlign w:val="center"/>
          </w:tcPr>
          <w:p w14:paraId="4F6768FC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9</w:t>
            </w:r>
          </w:p>
        </w:tc>
        <w:tc>
          <w:tcPr>
            <w:tcW w:w="352" w:type="pct"/>
            <w:vAlign w:val="center"/>
          </w:tcPr>
          <w:p w14:paraId="4D335906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0</w:t>
            </w:r>
          </w:p>
        </w:tc>
        <w:tc>
          <w:tcPr>
            <w:tcW w:w="353" w:type="pct"/>
            <w:vAlign w:val="center"/>
          </w:tcPr>
          <w:p w14:paraId="45EB0DFA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1</w:t>
            </w:r>
          </w:p>
        </w:tc>
        <w:tc>
          <w:tcPr>
            <w:tcW w:w="353" w:type="pct"/>
            <w:vAlign w:val="center"/>
          </w:tcPr>
          <w:p w14:paraId="6583FEA5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2</w:t>
            </w:r>
          </w:p>
        </w:tc>
      </w:tr>
      <w:tr w:rsidR="005316DA" w14:paraId="7215CFCF" w14:textId="77777777" w:rsidTr="0076466B">
        <w:trPr>
          <w:trHeight w:val="702"/>
          <w:jc w:val="center"/>
        </w:trPr>
        <w:tc>
          <w:tcPr>
            <w:tcW w:w="772" w:type="pct"/>
            <w:vAlign w:val="center"/>
          </w:tcPr>
          <w:p w14:paraId="1187B8E9" w14:textId="44926C76" w:rsidR="005316DA" w:rsidRPr="00307008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6540F1">
              <w:rPr>
                <w:sz w:val="20"/>
                <w:szCs w:val="20"/>
              </w:rPr>
              <w:t>Fundamental Angle (Normalized)</w:t>
            </w:r>
          </w:p>
        </w:tc>
        <w:tc>
          <w:tcPr>
            <w:tcW w:w="352" w:type="pct"/>
            <w:vAlign w:val="center"/>
          </w:tcPr>
          <w:p w14:paraId="1ECD8ACE" w14:textId="4279E8C8" w:rsidR="005316DA" w:rsidRPr="00307008" w:rsidRDefault="005316DA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4E52B13D" w14:textId="59E423DC" w:rsidR="005316DA" w:rsidRPr="00307008" w:rsidRDefault="005316DA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5665809" w14:textId="20409BA5" w:rsidR="005316DA" w:rsidRPr="00307008" w:rsidRDefault="005316DA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524C3A2B" w14:textId="699FD1EB" w:rsidR="005316DA" w:rsidRPr="00307008" w:rsidRDefault="0022467B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16068D9" w14:textId="3345216D" w:rsidR="005316DA" w:rsidRPr="00307008" w:rsidRDefault="0022467B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AA335E1" w14:textId="7E203281" w:rsidR="005316DA" w:rsidRPr="00307008" w:rsidRDefault="0022467B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6256EBE7" w14:textId="343E6BE3" w:rsidR="005316DA" w:rsidRPr="00307008" w:rsidRDefault="0022467B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3BA4DDCD" w14:textId="59BDA207" w:rsidR="005316DA" w:rsidRPr="00307008" w:rsidRDefault="00DA1850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3EDDD5FE" w14:textId="5AFDDA15" w:rsidR="005316DA" w:rsidRPr="00307008" w:rsidRDefault="007A67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F6746EA" w14:textId="57A434EA" w:rsidR="005316DA" w:rsidRPr="00307008" w:rsidRDefault="00A13A2E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18187074" w14:textId="518ED451" w:rsidR="005316DA" w:rsidRPr="00307008" w:rsidRDefault="00A13A2E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C9EC5C3" w14:textId="6F74030F" w:rsidR="005316DA" w:rsidRPr="00307008" w:rsidRDefault="00A13A2E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  <w:r w:rsidRPr="00307008">
              <w:rPr>
                <w:sz w:val="20"/>
                <w:szCs w:val="20"/>
              </w:rPr>
              <w:t>0°</w:t>
            </w:r>
          </w:p>
        </w:tc>
      </w:tr>
      <w:tr w:rsidR="006540F1" w14:paraId="38CEAEE0" w14:textId="77777777" w:rsidTr="0076466B">
        <w:trPr>
          <w:trHeight w:val="702"/>
          <w:jc w:val="center"/>
        </w:trPr>
        <w:tc>
          <w:tcPr>
            <w:tcW w:w="772" w:type="pct"/>
            <w:vAlign w:val="center"/>
          </w:tcPr>
          <w:p w14:paraId="0F4EBC21" w14:textId="70C0BBBE" w:rsidR="006540F1" w:rsidRP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6540F1">
              <w:rPr>
                <w:sz w:val="20"/>
                <w:szCs w:val="20"/>
              </w:rPr>
              <w:t>Third Harmonic Angle (Normalized)</w:t>
            </w:r>
          </w:p>
        </w:tc>
        <w:tc>
          <w:tcPr>
            <w:tcW w:w="352" w:type="pct"/>
            <w:vAlign w:val="center"/>
          </w:tcPr>
          <w:p w14:paraId="5A94076B" w14:textId="66D21AA5" w:rsidR="006540F1" w:rsidRPr="00307008" w:rsidRDefault="003B24C4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BED6E02" w14:textId="35CF252E" w:rsidR="006540F1" w:rsidRDefault="003B24C4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EA23045" w14:textId="255509FA" w:rsidR="006540F1" w:rsidRDefault="00332261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F22B67D" w14:textId="4A6C9416" w:rsidR="006540F1" w:rsidRDefault="00332261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78FADC12" w14:textId="77777777" w:rsidR="007675A1" w:rsidRDefault="007675A1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  <w:p w14:paraId="41BF90B5" w14:textId="77777777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2DE3FAC7" w14:textId="1E18645C" w:rsidR="00CA746C" w:rsidRDefault="00CA746C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  <w:p w14:paraId="6D1F4B8A" w14:textId="77777777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2EAC7C84" w14:textId="77777777" w:rsidR="00CA746C" w:rsidRDefault="00CA746C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  <w:p w14:paraId="64A1DA87" w14:textId="22EE652F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3E7AC46F" w14:textId="77777777" w:rsidR="00CA746C" w:rsidRDefault="00CA746C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  <w:p w14:paraId="30494E60" w14:textId="4A5BCAAA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01AF47C7" w14:textId="77777777" w:rsidR="007B548E" w:rsidRDefault="007B548E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  <w:p w14:paraId="075090D8" w14:textId="77777777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17F30B57" w14:textId="6206B8A2" w:rsidR="005D15F9" w:rsidRDefault="005D15F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  <w:p w14:paraId="38D16B63" w14:textId="77777777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6CD7E6AE" w14:textId="77777777" w:rsidR="005D15F9" w:rsidRDefault="005D15F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  <w:p w14:paraId="5511824A" w14:textId="31FDB365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53E0CB22" w14:textId="77777777" w:rsidR="005D15F9" w:rsidRDefault="005D15F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  <w:p w14:paraId="1BC03C1C" w14:textId="517D6D8E" w:rsid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6540F1" w14:paraId="4DB4E4D1" w14:textId="77777777" w:rsidTr="0076466B">
        <w:trPr>
          <w:trHeight w:val="702"/>
          <w:jc w:val="center"/>
        </w:trPr>
        <w:tc>
          <w:tcPr>
            <w:tcW w:w="772" w:type="pct"/>
            <w:vAlign w:val="center"/>
          </w:tcPr>
          <w:p w14:paraId="31A13DD8" w14:textId="41565B51" w:rsidR="006540F1" w:rsidRPr="006540F1" w:rsidRDefault="006540F1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fth</w:t>
            </w:r>
            <w:r w:rsidRPr="006540F1">
              <w:rPr>
                <w:sz w:val="20"/>
                <w:szCs w:val="20"/>
              </w:rPr>
              <w:t xml:space="preserve"> Harmonic Angle (Normalized)</w:t>
            </w:r>
          </w:p>
        </w:tc>
        <w:tc>
          <w:tcPr>
            <w:tcW w:w="352" w:type="pct"/>
            <w:vAlign w:val="center"/>
          </w:tcPr>
          <w:p w14:paraId="11CE4596" w14:textId="50A65C45" w:rsidR="006540F1" w:rsidRPr="00307008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31505539" w14:textId="192EACCB" w:rsidR="006540F1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71E23B5A" w14:textId="2EA7A68A" w:rsidR="006540F1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F0BEF1F" w14:textId="70ACB7D9" w:rsidR="006540F1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7E142D0" w14:textId="2D15F71F" w:rsidR="006540F1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7CD1B7F" w14:textId="3EB61A55" w:rsidR="006540F1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12A4D399" w14:textId="6B1CFFF3" w:rsidR="006540F1" w:rsidRDefault="00271D8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8563CD1" w14:textId="5293FBA5" w:rsidR="006540F1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F680C84" w14:textId="1229D837" w:rsidR="006540F1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5B5280D" w14:textId="6A585F57" w:rsidR="006540F1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21CE5D8E" w14:textId="5B4E70A2" w:rsidR="006540F1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4E7DA78" w14:textId="6B43E37F" w:rsidR="006540F1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  <w:r w:rsidRPr="00307008">
              <w:rPr>
                <w:sz w:val="20"/>
                <w:szCs w:val="20"/>
              </w:rPr>
              <w:t>0°</w:t>
            </w:r>
          </w:p>
        </w:tc>
      </w:tr>
      <w:tr w:rsidR="00307008" w14:paraId="6BE0A6E3" w14:textId="77777777" w:rsidTr="0076466B">
        <w:trPr>
          <w:jc w:val="center"/>
        </w:trPr>
        <w:tc>
          <w:tcPr>
            <w:tcW w:w="772" w:type="pct"/>
            <w:vAlign w:val="center"/>
          </w:tcPr>
          <w:p w14:paraId="24F943FD" w14:textId="77777777" w:rsidR="00697A17" w:rsidRPr="00307008" w:rsidRDefault="00697A17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Coil distribution</w:t>
            </w:r>
          </w:p>
        </w:tc>
        <w:tc>
          <w:tcPr>
            <w:tcW w:w="352" w:type="pct"/>
            <w:shd w:val="clear" w:color="auto" w:fill="FFC000"/>
            <w:vAlign w:val="center"/>
          </w:tcPr>
          <w:p w14:paraId="09B215A8" w14:textId="0BCA21D6" w:rsidR="00697A17" w:rsidRPr="00307008" w:rsidRDefault="00CD6700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  <w:r w:rsidR="00D85049">
              <w:rPr>
                <w:sz w:val="20"/>
                <w:szCs w:val="20"/>
              </w:rPr>
              <w:t>1</w:t>
            </w:r>
          </w:p>
        </w:tc>
        <w:tc>
          <w:tcPr>
            <w:tcW w:w="353" w:type="pct"/>
            <w:shd w:val="clear" w:color="auto" w:fill="92D050"/>
            <w:vAlign w:val="center"/>
          </w:tcPr>
          <w:p w14:paraId="0FF59238" w14:textId="7C130C2D" w:rsidR="00697A17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1</w:t>
            </w:r>
          </w:p>
        </w:tc>
        <w:tc>
          <w:tcPr>
            <w:tcW w:w="352" w:type="pct"/>
            <w:shd w:val="clear" w:color="auto" w:fill="92D050"/>
            <w:vAlign w:val="center"/>
          </w:tcPr>
          <w:p w14:paraId="5AF72D0F" w14:textId="04F8EA16" w:rsidR="00697A17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C1</w:t>
            </w:r>
          </w:p>
        </w:tc>
        <w:tc>
          <w:tcPr>
            <w:tcW w:w="353" w:type="pct"/>
            <w:shd w:val="clear" w:color="auto" w:fill="00B0F0"/>
            <w:vAlign w:val="center"/>
          </w:tcPr>
          <w:p w14:paraId="57887390" w14:textId="68C6618A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B1</w:t>
            </w:r>
          </w:p>
        </w:tc>
        <w:tc>
          <w:tcPr>
            <w:tcW w:w="352" w:type="pct"/>
            <w:shd w:val="clear" w:color="auto" w:fill="00B0F0"/>
            <w:vAlign w:val="center"/>
          </w:tcPr>
          <w:p w14:paraId="28C6305C" w14:textId="5DFF51CF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1</w:t>
            </w:r>
          </w:p>
        </w:tc>
        <w:tc>
          <w:tcPr>
            <w:tcW w:w="353" w:type="pct"/>
            <w:shd w:val="clear" w:color="auto" w:fill="FFC000"/>
            <w:vAlign w:val="center"/>
          </w:tcPr>
          <w:p w14:paraId="5639F31E" w14:textId="4E680B3B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3</w:t>
            </w:r>
          </w:p>
        </w:tc>
        <w:tc>
          <w:tcPr>
            <w:tcW w:w="353" w:type="pct"/>
            <w:shd w:val="clear" w:color="auto" w:fill="FFC000"/>
            <w:vAlign w:val="center"/>
          </w:tcPr>
          <w:p w14:paraId="08309A7F" w14:textId="57CA6555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A3</w:t>
            </w:r>
          </w:p>
        </w:tc>
        <w:tc>
          <w:tcPr>
            <w:tcW w:w="352" w:type="pct"/>
            <w:shd w:val="clear" w:color="auto" w:fill="92D050"/>
            <w:vAlign w:val="center"/>
          </w:tcPr>
          <w:p w14:paraId="4BA3B062" w14:textId="7033D2BF" w:rsidR="00697A17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C3</w:t>
            </w:r>
          </w:p>
        </w:tc>
        <w:tc>
          <w:tcPr>
            <w:tcW w:w="353" w:type="pct"/>
            <w:shd w:val="clear" w:color="auto" w:fill="92D050"/>
            <w:vAlign w:val="center"/>
          </w:tcPr>
          <w:p w14:paraId="61B28CEC" w14:textId="0CC41348" w:rsidR="00697A17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3</w:t>
            </w:r>
          </w:p>
        </w:tc>
        <w:tc>
          <w:tcPr>
            <w:tcW w:w="352" w:type="pct"/>
            <w:shd w:val="clear" w:color="auto" w:fill="00B0F0"/>
            <w:vAlign w:val="center"/>
          </w:tcPr>
          <w:p w14:paraId="19D5141A" w14:textId="59A07D7E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3</w:t>
            </w:r>
          </w:p>
        </w:tc>
        <w:tc>
          <w:tcPr>
            <w:tcW w:w="353" w:type="pct"/>
            <w:shd w:val="clear" w:color="auto" w:fill="00B0F0"/>
            <w:vAlign w:val="center"/>
          </w:tcPr>
          <w:p w14:paraId="1E70DF2C" w14:textId="195BD088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B3</w:t>
            </w:r>
          </w:p>
        </w:tc>
        <w:tc>
          <w:tcPr>
            <w:tcW w:w="353" w:type="pct"/>
            <w:shd w:val="clear" w:color="auto" w:fill="FFC000"/>
            <w:vAlign w:val="center"/>
          </w:tcPr>
          <w:p w14:paraId="6B2E5786" w14:textId="6B461D65" w:rsidR="00697A17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A2</w:t>
            </w:r>
          </w:p>
        </w:tc>
      </w:tr>
      <w:tr w:rsidR="00307008" w14:paraId="2D722B20" w14:textId="77777777" w:rsidTr="0076466B">
        <w:trPr>
          <w:jc w:val="center"/>
        </w:trPr>
        <w:tc>
          <w:tcPr>
            <w:tcW w:w="772" w:type="pct"/>
            <w:vAlign w:val="center"/>
          </w:tcPr>
          <w:p w14:paraId="5C5CFE01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768957BC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0DF7AC4E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7199DA1D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36518A10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712A67A5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02D70AFF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0ECD9B67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00CF6BD5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30687158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2" w:type="pct"/>
            <w:vAlign w:val="center"/>
          </w:tcPr>
          <w:p w14:paraId="31D101D5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3A400496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353" w:type="pct"/>
            <w:vAlign w:val="center"/>
          </w:tcPr>
          <w:p w14:paraId="44FCB32A" w14:textId="7777777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</w:p>
        </w:tc>
      </w:tr>
      <w:tr w:rsidR="00307008" w14:paraId="60B11FB2" w14:textId="77777777" w:rsidTr="0076466B">
        <w:trPr>
          <w:jc w:val="center"/>
        </w:trPr>
        <w:tc>
          <w:tcPr>
            <w:tcW w:w="772" w:type="pct"/>
            <w:vAlign w:val="center"/>
          </w:tcPr>
          <w:p w14:paraId="67B34C31" w14:textId="0004FCA7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Slot Number</w:t>
            </w:r>
          </w:p>
        </w:tc>
        <w:tc>
          <w:tcPr>
            <w:tcW w:w="352" w:type="pct"/>
            <w:vAlign w:val="center"/>
          </w:tcPr>
          <w:p w14:paraId="647ED7FA" w14:textId="1F2CB5B8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3</w:t>
            </w:r>
          </w:p>
        </w:tc>
        <w:tc>
          <w:tcPr>
            <w:tcW w:w="353" w:type="pct"/>
            <w:vAlign w:val="center"/>
          </w:tcPr>
          <w:p w14:paraId="71308C66" w14:textId="7D0FC178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4</w:t>
            </w:r>
          </w:p>
        </w:tc>
        <w:tc>
          <w:tcPr>
            <w:tcW w:w="352" w:type="pct"/>
            <w:vAlign w:val="center"/>
          </w:tcPr>
          <w:p w14:paraId="6E872B8C" w14:textId="62110A44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5</w:t>
            </w:r>
          </w:p>
        </w:tc>
        <w:tc>
          <w:tcPr>
            <w:tcW w:w="353" w:type="pct"/>
            <w:vAlign w:val="center"/>
          </w:tcPr>
          <w:p w14:paraId="529E9BDC" w14:textId="6AF81D0D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6</w:t>
            </w:r>
          </w:p>
        </w:tc>
        <w:tc>
          <w:tcPr>
            <w:tcW w:w="352" w:type="pct"/>
            <w:vAlign w:val="center"/>
          </w:tcPr>
          <w:p w14:paraId="29CE2675" w14:textId="6FEB1C82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7</w:t>
            </w:r>
          </w:p>
        </w:tc>
        <w:tc>
          <w:tcPr>
            <w:tcW w:w="353" w:type="pct"/>
            <w:vAlign w:val="center"/>
          </w:tcPr>
          <w:p w14:paraId="64A620AE" w14:textId="1B57C7FD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8</w:t>
            </w:r>
          </w:p>
        </w:tc>
        <w:tc>
          <w:tcPr>
            <w:tcW w:w="353" w:type="pct"/>
            <w:vAlign w:val="center"/>
          </w:tcPr>
          <w:p w14:paraId="5440ACAB" w14:textId="41DBEA85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19</w:t>
            </w:r>
          </w:p>
        </w:tc>
        <w:tc>
          <w:tcPr>
            <w:tcW w:w="352" w:type="pct"/>
            <w:vAlign w:val="center"/>
          </w:tcPr>
          <w:p w14:paraId="502D06D1" w14:textId="7C0107B9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20</w:t>
            </w:r>
          </w:p>
        </w:tc>
        <w:tc>
          <w:tcPr>
            <w:tcW w:w="353" w:type="pct"/>
            <w:vAlign w:val="center"/>
          </w:tcPr>
          <w:p w14:paraId="6A6B72F0" w14:textId="5DFDCEF4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21</w:t>
            </w:r>
          </w:p>
        </w:tc>
        <w:tc>
          <w:tcPr>
            <w:tcW w:w="352" w:type="pct"/>
            <w:vAlign w:val="center"/>
          </w:tcPr>
          <w:p w14:paraId="37255A6C" w14:textId="34647B3D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22</w:t>
            </w:r>
          </w:p>
        </w:tc>
        <w:tc>
          <w:tcPr>
            <w:tcW w:w="353" w:type="pct"/>
            <w:vAlign w:val="center"/>
          </w:tcPr>
          <w:p w14:paraId="2F0AB707" w14:textId="4D5D6011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23</w:t>
            </w:r>
          </w:p>
        </w:tc>
        <w:tc>
          <w:tcPr>
            <w:tcW w:w="353" w:type="pct"/>
            <w:vAlign w:val="center"/>
          </w:tcPr>
          <w:p w14:paraId="491C608F" w14:textId="08024D3B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24</w:t>
            </w:r>
          </w:p>
        </w:tc>
      </w:tr>
      <w:tr w:rsidR="005316DA" w14:paraId="0836C7C7" w14:textId="77777777" w:rsidTr="0076466B">
        <w:trPr>
          <w:jc w:val="center"/>
        </w:trPr>
        <w:tc>
          <w:tcPr>
            <w:tcW w:w="772" w:type="pct"/>
            <w:vAlign w:val="center"/>
          </w:tcPr>
          <w:p w14:paraId="5C1B8F05" w14:textId="278600FA" w:rsidR="005316DA" w:rsidRPr="00307008" w:rsidRDefault="005316DA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Electrical Angle</w:t>
            </w:r>
            <w:r>
              <w:rPr>
                <w:sz w:val="20"/>
                <w:szCs w:val="20"/>
              </w:rPr>
              <w:t xml:space="preserve"> (Normalized)</w:t>
            </w:r>
          </w:p>
        </w:tc>
        <w:tc>
          <w:tcPr>
            <w:tcW w:w="352" w:type="pct"/>
            <w:vAlign w:val="center"/>
          </w:tcPr>
          <w:p w14:paraId="284A93DA" w14:textId="267B6784" w:rsidR="005316DA" w:rsidRPr="00307008" w:rsidRDefault="00E37A33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5016CE4A" w14:textId="673EE77A" w:rsidR="005316DA" w:rsidRPr="00307008" w:rsidRDefault="00E37A33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15F4BA49" w14:textId="734319D2" w:rsidR="005316DA" w:rsidRPr="00307008" w:rsidRDefault="00E37A33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689B4E58" w14:textId="704279B5" w:rsidR="005316DA" w:rsidRPr="00307008" w:rsidRDefault="003932DB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29197F48" w14:textId="41440EAA" w:rsidR="005316DA" w:rsidRPr="00307008" w:rsidRDefault="003932DB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5234A38E" w14:textId="5DECFED4" w:rsidR="005316DA" w:rsidRPr="00307008" w:rsidRDefault="002C5C2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4873537B" w14:textId="67F8FA82" w:rsidR="005316DA" w:rsidRPr="00307008" w:rsidRDefault="002C5C2D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0B5667CF" w14:textId="55AF31DB" w:rsidR="005316DA" w:rsidRPr="00307008" w:rsidRDefault="0013012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CD926AD" w14:textId="3D18763A" w:rsidR="005316DA" w:rsidRDefault="0013012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01AD705A" w14:textId="6E7C5679" w:rsidR="005316DA" w:rsidRDefault="0013012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5BBD454" w14:textId="330E6422" w:rsidR="005316DA" w:rsidRDefault="0013012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41CD9E18" w14:textId="2E32FB7E" w:rsidR="005316DA" w:rsidRDefault="0013012C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  <w:r w:rsidRPr="00307008">
              <w:rPr>
                <w:sz w:val="20"/>
                <w:szCs w:val="20"/>
              </w:rPr>
              <w:t>0°</w:t>
            </w:r>
          </w:p>
        </w:tc>
      </w:tr>
      <w:tr w:rsidR="00A67092" w14:paraId="017C529C" w14:textId="77777777" w:rsidTr="0076466B">
        <w:trPr>
          <w:jc w:val="center"/>
        </w:trPr>
        <w:tc>
          <w:tcPr>
            <w:tcW w:w="772" w:type="pct"/>
            <w:vAlign w:val="center"/>
          </w:tcPr>
          <w:p w14:paraId="5A4BE985" w14:textId="4D422C5F" w:rsidR="00A67092" w:rsidRPr="00307008" w:rsidRDefault="00A67092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6540F1">
              <w:rPr>
                <w:sz w:val="20"/>
                <w:szCs w:val="20"/>
              </w:rPr>
              <w:t>Third Harmonic Angle (Normalized)</w:t>
            </w:r>
          </w:p>
        </w:tc>
        <w:tc>
          <w:tcPr>
            <w:tcW w:w="352" w:type="pct"/>
            <w:vAlign w:val="center"/>
          </w:tcPr>
          <w:p w14:paraId="2D4A7925" w14:textId="4A242FB6" w:rsidR="00A67092" w:rsidRPr="00307008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1D165483" w14:textId="69473E45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7CB4F7C8" w14:textId="6D2CBF25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4592BDD3" w14:textId="68ADE5BA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29891F65" w14:textId="7252F100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C863412" w14:textId="72F4846F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138849DE" w14:textId="298984D8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6E868D62" w14:textId="1BBA2950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3AEACA3C" w14:textId="4FCFA98B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C5D2D59" w14:textId="6CA81E46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DA18918" w14:textId="089E4909" w:rsidR="00A67092" w:rsidRPr="0076466B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39154EC9" w14:textId="3B649D6F" w:rsidR="00A67092" w:rsidRDefault="00D53D26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</w:tr>
      <w:tr w:rsidR="00A67092" w14:paraId="5B259E99" w14:textId="77777777" w:rsidTr="0076466B">
        <w:trPr>
          <w:jc w:val="center"/>
        </w:trPr>
        <w:tc>
          <w:tcPr>
            <w:tcW w:w="772" w:type="pct"/>
            <w:vAlign w:val="center"/>
          </w:tcPr>
          <w:p w14:paraId="4B4BB776" w14:textId="5DCC1BF2" w:rsidR="00A67092" w:rsidRPr="00307008" w:rsidRDefault="00A67092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ifth</w:t>
            </w:r>
            <w:r w:rsidRPr="006540F1">
              <w:rPr>
                <w:sz w:val="20"/>
                <w:szCs w:val="20"/>
              </w:rPr>
              <w:t xml:space="preserve"> Harmonic Angle (Normalized)</w:t>
            </w:r>
          </w:p>
        </w:tc>
        <w:tc>
          <w:tcPr>
            <w:tcW w:w="352" w:type="pct"/>
            <w:vAlign w:val="center"/>
          </w:tcPr>
          <w:p w14:paraId="32C9F41E" w14:textId="1DF889E3" w:rsidR="00A67092" w:rsidRPr="00307008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8A6F553" w14:textId="62CE85C8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081E1D24" w14:textId="27EF2BF7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06509319" w14:textId="1D766232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5C27CF37" w14:textId="61A1EC3B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E456677" w14:textId="1BF08BFF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4778DC3D" w14:textId="76377313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02A5F77E" w14:textId="48469E02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1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34143C65" w14:textId="5828812D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2" w:type="pct"/>
            <w:vAlign w:val="center"/>
          </w:tcPr>
          <w:p w14:paraId="075DBB33" w14:textId="24F07C02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31E3491A" w14:textId="38D21857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0</w:t>
            </w:r>
            <w:r w:rsidRPr="00307008">
              <w:rPr>
                <w:sz w:val="20"/>
                <w:szCs w:val="20"/>
              </w:rPr>
              <w:t>0°</w:t>
            </w:r>
          </w:p>
        </w:tc>
        <w:tc>
          <w:tcPr>
            <w:tcW w:w="353" w:type="pct"/>
            <w:vAlign w:val="center"/>
          </w:tcPr>
          <w:p w14:paraId="77783F69" w14:textId="6EFCA39C" w:rsidR="00A67092" w:rsidRDefault="00443E8C" w:rsidP="0076466B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3</w:t>
            </w:r>
            <w:r w:rsidRPr="00307008">
              <w:rPr>
                <w:sz w:val="20"/>
                <w:szCs w:val="20"/>
              </w:rPr>
              <w:t>0°</w:t>
            </w:r>
          </w:p>
        </w:tc>
      </w:tr>
      <w:tr w:rsidR="00307008" w14:paraId="279749E3" w14:textId="77777777" w:rsidTr="0076466B">
        <w:trPr>
          <w:jc w:val="center"/>
        </w:trPr>
        <w:tc>
          <w:tcPr>
            <w:tcW w:w="772" w:type="pct"/>
            <w:vAlign w:val="center"/>
          </w:tcPr>
          <w:p w14:paraId="658DDA09" w14:textId="5CD8647A" w:rsidR="00156C6F" w:rsidRPr="00307008" w:rsidRDefault="00156C6F" w:rsidP="00EA5467">
            <w:pPr>
              <w:ind w:firstLine="0"/>
              <w:jc w:val="center"/>
              <w:rPr>
                <w:sz w:val="20"/>
                <w:szCs w:val="20"/>
              </w:rPr>
            </w:pPr>
            <w:r w:rsidRPr="00307008">
              <w:rPr>
                <w:sz w:val="20"/>
                <w:szCs w:val="20"/>
              </w:rPr>
              <w:t>Coil distribution</w:t>
            </w:r>
          </w:p>
        </w:tc>
        <w:tc>
          <w:tcPr>
            <w:tcW w:w="352" w:type="pct"/>
            <w:shd w:val="clear" w:color="auto" w:fill="FFC000"/>
            <w:vAlign w:val="center"/>
          </w:tcPr>
          <w:p w14:paraId="0DF26FC0" w14:textId="404594D2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2</w:t>
            </w:r>
          </w:p>
        </w:tc>
        <w:tc>
          <w:tcPr>
            <w:tcW w:w="353" w:type="pct"/>
            <w:shd w:val="clear" w:color="auto" w:fill="92D050"/>
            <w:vAlign w:val="center"/>
          </w:tcPr>
          <w:p w14:paraId="28B5E27B" w14:textId="03804BD6" w:rsidR="00156C6F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2</w:t>
            </w:r>
          </w:p>
        </w:tc>
        <w:tc>
          <w:tcPr>
            <w:tcW w:w="352" w:type="pct"/>
            <w:shd w:val="clear" w:color="auto" w:fill="92D050"/>
            <w:vAlign w:val="center"/>
          </w:tcPr>
          <w:p w14:paraId="64BE5855" w14:textId="56AEE255" w:rsidR="00156C6F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C2</w:t>
            </w:r>
          </w:p>
        </w:tc>
        <w:tc>
          <w:tcPr>
            <w:tcW w:w="353" w:type="pct"/>
            <w:shd w:val="clear" w:color="auto" w:fill="00B0F0"/>
            <w:vAlign w:val="center"/>
          </w:tcPr>
          <w:p w14:paraId="754F91F0" w14:textId="116C3DC5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B2</w:t>
            </w:r>
          </w:p>
        </w:tc>
        <w:tc>
          <w:tcPr>
            <w:tcW w:w="352" w:type="pct"/>
            <w:shd w:val="clear" w:color="auto" w:fill="00B0F0"/>
            <w:vAlign w:val="center"/>
          </w:tcPr>
          <w:p w14:paraId="089E94F5" w14:textId="0BC313DC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2</w:t>
            </w:r>
          </w:p>
        </w:tc>
        <w:tc>
          <w:tcPr>
            <w:tcW w:w="353" w:type="pct"/>
            <w:shd w:val="clear" w:color="auto" w:fill="FFC000"/>
            <w:vAlign w:val="center"/>
          </w:tcPr>
          <w:p w14:paraId="46C53CB7" w14:textId="77687609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4</w:t>
            </w:r>
          </w:p>
        </w:tc>
        <w:tc>
          <w:tcPr>
            <w:tcW w:w="353" w:type="pct"/>
            <w:shd w:val="clear" w:color="auto" w:fill="FFC000"/>
            <w:vAlign w:val="center"/>
          </w:tcPr>
          <w:p w14:paraId="17B71DC9" w14:textId="27335F6D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A4</w:t>
            </w:r>
          </w:p>
        </w:tc>
        <w:tc>
          <w:tcPr>
            <w:tcW w:w="352" w:type="pct"/>
            <w:shd w:val="clear" w:color="auto" w:fill="92D050"/>
            <w:vAlign w:val="center"/>
          </w:tcPr>
          <w:p w14:paraId="66FE71AC" w14:textId="7460E954" w:rsidR="00156C6F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C4</w:t>
            </w:r>
          </w:p>
        </w:tc>
        <w:tc>
          <w:tcPr>
            <w:tcW w:w="353" w:type="pct"/>
            <w:shd w:val="clear" w:color="auto" w:fill="92D050"/>
            <w:vAlign w:val="center"/>
          </w:tcPr>
          <w:p w14:paraId="4A5BC287" w14:textId="0F902613" w:rsidR="00156C6F" w:rsidRPr="00307008" w:rsidRDefault="00C16A08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4</w:t>
            </w:r>
          </w:p>
        </w:tc>
        <w:tc>
          <w:tcPr>
            <w:tcW w:w="352" w:type="pct"/>
            <w:shd w:val="clear" w:color="auto" w:fill="00B0F0"/>
            <w:vAlign w:val="center"/>
          </w:tcPr>
          <w:p w14:paraId="3D42963A" w14:textId="443DFC54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4</w:t>
            </w:r>
          </w:p>
        </w:tc>
        <w:tc>
          <w:tcPr>
            <w:tcW w:w="353" w:type="pct"/>
            <w:shd w:val="clear" w:color="auto" w:fill="00B0F0"/>
            <w:vAlign w:val="center"/>
          </w:tcPr>
          <w:p w14:paraId="3E89F91A" w14:textId="5F20AF0C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B4</w:t>
            </w:r>
          </w:p>
        </w:tc>
        <w:tc>
          <w:tcPr>
            <w:tcW w:w="353" w:type="pct"/>
            <w:shd w:val="clear" w:color="auto" w:fill="FFC000"/>
            <w:vAlign w:val="center"/>
          </w:tcPr>
          <w:p w14:paraId="4E261F9B" w14:textId="5EE29B63" w:rsidR="00156C6F" w:rsidRPr="00307008" w:rsidRDefault="00D85049" w:rsidP="00EA5467">
            <w:pPr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A1</w:t>
            </w:r>
          </w:p>
        </w:tc>
      </w:tr>
    </w:tbl>
    <w:p w14:paraId="657D8A57" w14:textId="77777777" w:rsidR="001D179E" w:rsidRDefault="001D179E" w:rsidP="004860F6">
      <w:pPr>
        <w:jc w:val="center"/>
      </w:pPr>
    </w:p>
    <w:p w14:paraId="15EC2EFF" w14:textId="77777777" w:rsidR="001D179E" w:rsidRDefault="004860F6" w:rsidP="001D179E">
      <w:pPr>
        <w:keepNext/>
        <w:jc w:val="center"/>
      </w:pPr>
      <w:r>
        <w:rPr>
          <w:noProof/>
        </w:rPr>
        <w:drawing>
          <wp:inline distT="0" distB="0" distL="0" distR="0" wp14:anchorId="4955AC7C" wp14:editId="7CB56237">
            <wp:extent cx="6137352" cy="2000992"/>
            <wp:effectExtent l="0" t="0" r="0" b="0"/>
            <wp:docPr id="3" name="Resi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70" r="7044"/>
                    <a:stretch/>
                  </pic:blipFill>
                  <pic:spPr bwMode="auto">
                    <a:xfrm>
                      <a:off x="0" y="0"/>
                      <a:ext cx="6171421" cy="201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FD521F" w14:textId="44297165" w:rsidR="00697A17" w:rsidRDefault="001D179E" w:rsidP="001D179E">
      <w:pPr>
        <w:pStyle w:val="Caption"/>
        <w:jc w:val="center"/>
      </w:pPr>
      <w:r>
        <w:t xml:space="preserve">Figure </w:t>
      </w:r>
      <w:fldSimple w:instr=" SEQ Figure \* ARABIC ">
        <w:r w:rsidR="001B14EC">
          <w:rPr>
            <w:noProof/>
          </w:rPr>
          <w:t>1</w:t>
        </w:r>
      </w:fldSimple>
      <w:r>
        <w:t xml:space="preserve"> : Voltage </w:t>
      </w:r>
      <w:r w:rsidR="007B1B31">
        <w:t xml:space="preserve">Vectors </w:t>
      </w:r>
      <w:r w:rsidR="007B1B31" w:rsidRPr="00C46632">
        <w:t xml:space="preserve">of the </w:t>
      </w:r>
      <w:r w:rsidR="007B1B31">
        <w:t>24</w:t>
      </w:r>
      <w:r w:rsidR="007B1B31" w:rsidRPr="00C46632">
        <w:t xml:space="preserve"> </w:t>
      </w:r>
      <w:r w:rsidR="007B1B31">
        <w:t>S</w:t>
      </w:r>
      <w:r w:rsidR="007B1B31" w:rsidRPr="00C46632">
        <w:t xml:space="preserve">lots 20 </w:t>
      </w:r>
      <w:r w:rsidR="007B1B31">
        <w:t>P</w:t>
      </w:r>
      <w:r w:rsidR="007B1B31" w:rsidRPr="00C46632">
        <w:t xml:space="preserve">ole </w:t>
      </w:r>
      <w:r w:rsidR="007B1B31">
        <w:t>Fractional</w:t>
      </w:r>
      <w:r w:rsidR="007B1B31" w:rsidRPr="00C46632">
        <w:t xml:space="preserve"> Slot Machine</w:t>
      </w:r>
    </w:p>
    <w:p w14:paraId="24362A28" w14:textId="4CFBFEB9" w:rsidR="00D70D67" w:rsidRDefault="00D70D67" w:rsidP="007D3892"/>
    <w:p w14:paraId="7B9FC2CE" w14:textId="3370A512" w:rsidR="00D70D67" w:rsidRPr="00C51CB5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1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5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0.966</m:t>
        </m:r>
      </m:oMath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14</w:t>
      </w:r>
      <w:r w:rsidR="00D70D67">
        <w:rPr>
          <w:rFonts w:eastAsiaTheme="minorEastAsia"/>
        </w:rPr>
        <w:t>)</w:t>
      </w:r>
    </w:p>
    <w:p w14:paraId="3B015CA3" w14:textId="00DC9C8E" w:rsidR="00D70D67" w:rsidRPr="0081572A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1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 w:rsidR="00F54DBE">
        <w:rPr>
          <w:rFonts w:eastAsiaTheme="minorEastAsia"/>
        </w:rPr>
        <w:t xml:space="preserve"> </w:t>
      </w:r>
      <w:r w:rsidR="00D047F5">
        <w:rPr>
          <w:rFonts w:eastAsiaTheme="minorEastAsia"/>
        </w:rPr>
        <w:t>*</w:t>
      </w:r>
      <w:r w:rsidR="00D047F5">
        <w:rPr>
          <w:rFonts w:eastAsiaTheme="minorEastAsia"/>
        </w:rPr>
        <w:tab/>
      </w:r>
      <w:r w:rsidR="00D047F5">
        <w:rPr>
          <w:rFonts w:eastAsiaTheme="minorEastAsia"/>
        </w:rPr>
        <w:tab/>
      </w:r>
      <w:r w:rsidR="00D047F5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15</w:t>
      </w:r>
      <w:r w:rsidR="00D70D67">
        <w:rPr>
          <w:rFonts w:eastAsiaTheme="minorEastAsia"/>
        </w:rPr>
        <w:t>)</w:t>
      </w:r>
    </w:p>
    <w:p w14:paraId="3E4BA02C" w14:textId="676F9C89" w:rsidR="00D70D67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1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  <m:r>
          <w:rPr>
            <w:rFonts w:ascii="Cambria Math" w:eastAsiaTheme="minorEastAsia" w:hAnsi="Cambria Math"/>
          </w:rPr>
          <m:t>=0.966</m:t>
        </m:r>
      </m:oMath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16</w:t>
      </w:r>
      <w:r w:rsidR="00D70D67">
        <w:rPr>
          <w:rFonts w:eastAsiaTheme="minorEastAsia"/>
        </w:rPr>
        <w:t>)</w:t>
      </w:r>
    </w:p>
    <w:p w14:paraId="7CA2ECC8" w14:textId="3FD52ECD" w:rsidR="00D70D67" w:rsidRPr="00C51CB5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3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n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3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5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-0.707</m:t>
        </m:r>
      </m:oMath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17</w:t>
      </w:r>
      <w:r w:rsidR="00D70D67">
        <w:rPr>
          <w:rFonts w:eastAsiaTheme="minorEastAsia"/>
        </w:rPr>
        <w:t>)</w:t>
      </w:r>
    </w:p>
    <w:p w14:paraId="1162AF3E" w14:textId="79101C05" w:rsidR="00D70D67" w:rsidRPr="0081572A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3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 w:rsidR="0067504D">
        <w:rPr>
          <w:rFonts w:eastAsiaTheme="minorEastAsia"/>
        </w:rPr>
        <w:t xml:space="preserve"> </w:t>
      </w:r>
      <w:r w:rsidR="004851B6">
        <w:rPr>
          <w:rFonts w:eastAsiaTheme="minorEastAsia"/>
        </w:rPr>
        <w:t>*</w:t>
      </w:r>
      <w:r w:rsidR="004851B6">
        <w:rPr>
          <w:rFonts w:eastAsiaTheme="minorEastAsia"/>
        </w:rPr>
        <w:tab/>
      </w:r>
      <w:r w:rsidR="004851B6">
        <w:rPr>
          <w:rFonts w:eastAsiaTheme="minorEastAsia"/>
        </w:rPr>
        <w:tab/>
      </w:r>
      <w:r w:rsidR="004851B6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67504D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18</w:t>
      </w:r>
      <w:r w:rsidR="00D70D67">
        <w:rPr>
          <w:rFonts w:eastAsiaTheme="minorEastAsia"/>
        </w:rPr>
        <w:t>)</w:t>
      </w:r>
    </w:p>
    <w:p w14:paraId="11E9974C" w14:textId="4665A5EC" w:rsidR="00D70D67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3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3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3</m:t>
            </m:r>
          </m:sub>
        </m:sSub>
        <m:r>
          <w:rPr>
            <w:rFonts w:ascii="Cambria Math" w:eastAsiaTheme="minorEastAsia" w:hAnsi="Cambria Math"/>
          </w:rPr>
          <m:t>=-0.707</m:t>
        </m:r>
      </m:oMath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19</w:t>
      </w:r>
      <w:r w:rsidR="00D70D67">
        <w:rPr>
          <w:rFonts w:eastAsiaTheme="minorEastAsia"/>
        </w:rPr>
        <w:t>)</w:t>
      </w:r>
    </w:p>
    <w:p w14:paraId="495DF3CF" w14:textId="449B2979" w:rsidR="00D70D67" w:rsidRPr="00C51CB5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5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n*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5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5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0.2588</m:t>
        </m:r>
      </m:oMath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20</w:t>
      </w:r>
      <w:r w:rsidR="00D70D67">
        <w:rPr>
          <w:rFonts w:eastAsiaTheme="minorEastAsia"/>
        </w:rPr>
        <w:t>)</w:t>
      </w:r>
    </w:p>
    <w:p w14:paraId="345F24B1" w14:textId="36599C62" w:rsidR="00D70D67" w:rsidRPr="0081572A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5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 w:rsidR="00FA5775">
        <w:rPr>
          <w:rFonts w:eastAsiaTheme="minorEastAsia"/>
        </w:rPr>
        <w:t xml:space="preserve"> </w:t>
      </w:r>
      <w:r w:rsidR="007F1043">
        <w:rPr>
          <w:rFonts w:eastAsiaTheme="minorEastAsia"/>
        </w:rPr>
        <w:t>*</w:t>
      </w:r>
      <w:r w:rsidR="007F1043">
        <w:rPr>
          <w:rFonts w:eastAsiaTheme="minorEastAsia"/>
        </w:rPr>
        <w:tab/>
      </w:r>
      <w:r w:rsidR="007F1043">
        <w:rPr>
          <w:rFonts w:eastAsiaTheme="minorEastAsia"/>
        </w:rPr>
        <w:tab/>
      </w:r>
      <w:r w:rsidR="007F1043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21</w:t>
      </w:r>
      <w:r w:rsidR="00D70D67">
        <w:rPr>
          <w:rFonts w:eastAsiaTheme="minorEastAsia"/>
        </w:rPr>
        <w:t>)</w:t>
      </w:r>
    </w:p>
    <w:p w14:paraId="410F61A2" w14:textId="1C50E42C" w:rsidR="00D70D67" w:rsidRDefault="003F0C41" w:rsidP="00D70D6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5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5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5</m:t>
            </m:r>
          </m:sub>
        </m:sSub>
        <m:r>
          <w:rPr>
            <w:rFonts w:ascii="Cambria Math" w:eastAsiaTheme="minorEastAsia" w:hAnsi="Cambria Math"/>
          </w:rPr>
          <m:t>=0.2588</m:t>
        </m:r>
      </m:oMath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D70D67">
        <w:rPr>
          <w:rFonts w:eastAsiaTheme="minorEastAsia"/>
        </w:rPr>
        <w:tab/>
      </w:r>
      <w:r w:rsidR="00FA5775">
        <w:rPr>
          <w:rFonts w:eastAsiaTheme="minorEastAsia"/>
        </w:rPr>
        <w:tab/>
      </w:r>
      <w:r w:rsidR="00D70D67">
        <w:rPr>
          <w:rFonts w:eastAsiaTheme="minorEastAsia"/>
        </w:rPr>
        <w:t>(</w:t>
      </w:r>
      <w:r w:rsidR="00ED0EE2">
        <w:rPr>
          <w:rFonts w:eastAsiaTheme="minorEastAsia"/>
        </w:rPr>
        <w:t>22</w:t>
      </w:r>
      <w:r w:rsidR="00D70D67">
        <w:rPr>
          <w:rFonts w:eastAsiaTheme="minorEastAsia"/>
        </w:rPr>
        <w:t>)</w:t>
      </w:r>
    </w:p>
    <w:p w14:paraId="22CD68DE" w14:textId="77777777" w:rsidR="00767509" w:rsidRPr="00767509" w:rsidRDefault="00767509" w:rsidP="00767509">
      <w:pPr>
        <w:ind w:firstLine="0"/>
        <w:rPr>
          <w:rFonts w:eastAsiaTheme="minorEastAsia"/>
          <w:i/>
          <w:iCs/>
          <w:color w:val="000000" w:themeColor="text1"/>
          <w:sz w:val="18"/>
          <w:szCs w:val="18"/>
          <w:u w:val="single"/>
        </w:rPr>
      </w:pPr>
      <w:r w:rsidRPr="00767509">
        <w:rPr>
          <w:rFonts w:eastAsiaTheme="minorEastAsia"/>
          <w:i/>
          <w:iCs/>
          <w:color w:val="000000" w:themeColor="text1"/>
          <w:sz w:val="18"/>
          <w:szCs w:val="18"/>
          <w:u w:val="single"/>
        </w:rPr>
        <w:t>*Distribution factor calculations are taken from the formulas 4,5,6,7 of [1].</w:t>
      </w:r>
    </w:p>
    <w:p w14:paraId="4964DC07" w14:textId="028A8296" w:rsidR="000F04DC" w:rsidRDefault="000F04DC" w:rsidP="000F04DC">
      <w:pPr>
        <w:pStyle w:val="Caption"/>
        <w:keepNext/>
        <w:ind w:firstLine="0"/>
        <w:jc w:val="center"/>
      </w:pPr>
      <w:r>
        <w:t xml:space="preserve">Table </w:t>
      </w:r>
      <w:fldSimple w:instr=" SEQ Table \* ARABIC ">
        <w:r w:rsidR="00392E32">
          <w:rPr>
            <w:noProof/>
          </w:rPr>
          <w:t>6</w:t>
        </w:r>
      </w:fldSimple>
      <w:r>
        <w:t xml:space="preserve"> : </w:t>
      </w:r>
      <w:r w:rsidRPr="00D21BEA">
        <w:t xml:space="preserve">Winding factor of the </w:t>
      </w:r>
      <w:r>
        <w:t>24 S</w:t>
      </w:r>
      <w:r w:rsidRPr="00D21BEA">
        <w:t>lot 20</w:t>
      </w:r>
      <w:r>
        <w:t xml:space="preserve"> P</w:t>
      </w:r>
      <w:r w:rsidRPr="00D21BEA">
        <w:t xml:space="preserve">ole </w:t>
      </w:r>
      <w:r>
        <w:t>M</w:t>
      </w:r>
      <w:r w:rsidRPr="00D21BEA">
        <w:t>achin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46"/>
        <w:gridCol w:w="718"/>
        <w:gridCol w:w="881"/>
        <w:gridCol w:w="968"/>
      </w:tblGrid>
      <w:tr w:rsidR="00FD208A" w14:paraId="2DF7842B" w14:textId="77777777" w:rsidTr="000F04DC">
        <w:trPr>
          <w:trHeight w:val="252"/>
          <w:jc w:val="center"/>
        </w:trPr>
        <w:tc>
          <w:tcPr>
            <w:tcW w:w="746" w:type="dxa"/>
          </w:tcPr>
          <w:p w14:paraId="774641D0" w14:textId="77777777" w:rsidR="00FD208A" w:rsidRDefault="00FD208A" w:rsidP="00313976">
            <w:pPr>
              <w:ind w:firstLine="0"/>
            </w:pPr>
          </w:p>
        </w:tc>
        <w:tc>
          <w:tcPr>
            <w:tcW w:w="718" w:type="dxa"/>
          </w:tcPr>
          <w:p w14:paraId="5D57C1A5" w14:textId="77777777" w:rsidR="00FD208A" w:rsidRDefault="00FD208A" w:rsidP="00313976">
            <w:pPr>
              <w:ind w:firstLine="0"/>
            </w:pPr>
            <w:r>
              <w:t>1</w:t>
            </w:r>
            <w:r w:rsidRPr="00850919">
              <w:rPr>
                <w:vertAlign w:val="superscript"/>
              </w:rPr>
              <w:t>st</w:t>
            </w:r>
            <w:r>
              <w:t xml:space="preserve"> </w:t>
            </w:r>
          </w:p>
        </w:tc>
        <w:tc>
          <w:tcPr>
            <w:tcW w:w="881" w:type="dxa"/>
          </w:tcPr>
          <w:p w14:paraId="0AACC52A" w14:textId="77777777" w:rsidR="00FD208A" w:rsidRDefault="00FD208A" w:rsidP="00313976">
            <w:pPr>
              <w:ind w:firstLine="0"/>
            </w:pPr>
            <w:r>
              <w:t>3</w:t>
            </w:r>
            <w:r w:rsidRPr="00850919">
              <w:rPr>
                <w:vertAlign w:val="superscript"/>
              </w:rPr>
              <w:t>rd</w:t>
            </w:r>
          </w:p>
        </w:tc>
        <w:tc>
          <w:tcPr>
            <w:tcW w:w="968" w:type="dxa"/>
          </w:tcPr>
          <w:p w14:paraId="21149727" w14:textId="77777777" w:rsidR="00FD208A" w:rsidRDefault="00FD208A" w:rsidP="00313976">
            <w:pPr>
              <w:ind w:firstLine="0"/>
            </w:pPr>
            <w:r>
              <w:t>5</w:t>
            </w:r>
            <w:r w:rsidRPr="00850919">
              <w:rPr>
                <w:vertAlign w:val="superscript"/>
              </w:rPr>
              <w:t>th</w:t>
            </w:r>
            <w:r>
              <w:t xml:space="preserve"> </w:t>
            </w:r>
          </w:p>
        </w:tc>
      </w:tr>
      <w:tr w:rsidR="00FD208A" w14:paraId="315020F9" w14:textId="77777777" w:rsidTr="000F04DC">
        <w:trPr>
          <w:trHeight w:val="252"/>
          <w:jc w:val="center"/>
        </w:trPr>
        <w:tc>
          <w:tcPr>
            <w:tcW w:w="746" w:type="dxa"/>
          </w:tcPr>
          <w:p w14:paraId="0B9626AA" w14:textId="77777777" w:rsidR="00FD208A" w:rsidRDefault="00FD208A" w:rsidP="00313976">
            <w:pPr>
              <w:ind w:firstLine="0"/>
            </w:pPr>
            <w:proofErr w:type="spellStart"/>
            <w:r>
              <w:t>kp</w:t>
            </w:r>
            <w:proofErr w:type="spellEnd"/>
          </w:p>
        </w:tc>
        <w:tc>
          <w:tcPr>
            <w:tcW w:w="718" w:type="dxa"/>
          </w:tcPr>
          <w:p w14:paraId="1A55EE59" w14:textId="2FF32E27" w:rsidR="00FD208A" w:rsidRDefault="00FD208A" w:rsidP="00313976">
            <w:pPr>
              <w:ind w:firstLine="0"/>
            </w:pPr>
            <w:r w:rsidRPr="006C1BAB">
              <w:t>0.</w:t>
            </w:r>
            <w:r w:rsidR="001831EE">
              <w:t>9</w:t>
            </w:r>
            <w:r w:rsidRPr="006C1BAB">
              <w:t>66</w:t>
            </w:r>
          </w:p>
        </w:tc>
        <w:tc>
          <w:tcPr>
            <w:tcW w:w="881" w:type="dxa"/>
          </w:tcPr>
          <w:p w14:paraId="6DA594B6" w14:textId="750EDD41" w:rsidR="00FD208A" w:rsidRDefault="00242321" w:rsidP="00313976">
            <w:pPr>
              <w:ind w:firstLine="0"/>
            </w:pPr>
            <w:r w:rsidRPr="00242321">
              <w:t>-0.707</w:t>
            </w:r>
          </w:p>
        </w:tc>
        <w:tc>
          <w:tcPr>
            <w:tcW w:w="968" w:type="dxa"/>
          </w:tcPr>
          <w:p w14:paraId="0446F5CB" w14:textId="0967D985" w:rsidR="00FD208A" w:rsidRDefault="00242321" w:rsidP="00313976">
            <w:pPr>
              <w:ind w:firstLine="0"/>
            </w:pPr>
            <w:r w:rsidRPr="00242321">
              <w:t>0.2588</w:t>
            </w:r>
          </w:p>
        </w:tc>
      </w:tr>
      <w:tr w:rsidR="00FD208A" w14:paraId="0FF042D8" w14:textId="77777777" w:rsidTr="000F04DC">
        <w:trPr>
          <w:trHeight w:val="244"/>
          <w:jc w:val="center"/>
        </w:trPr>
        <w:tc>
          <w:tcPr>
            <w:tcW w:w="746" w:type="dxa"/>
          </w:tcPr>
          <w:p w14:paraId="6A0DBB15" w14:textId="77777777" w:rsidR="00FD208A" w:rsidRDefault="00FD208A" w:rsidP="00313976">
            <w:pPr>
              <w:ind w:firstLine="0"/>
            </w:pPr>
            <w:proofErr w:type="spellStart"/>
            <w:r>
              <w:t>kd</w:t>
            </w:r>
            <w:proofErr w:type="spellEnd"/>
            <w:r>
              <w:t xml:space="preserve"> </w:t>
            </w:r>
          </w:p>
        </w:tc>
        <w:tc>
          <w:tcPr>
            <w:tcW w:w="718" w:type="dxa"/>
          </w:tcPr>
          <w:p w14:paraId="2BCF1189" w14:textId="33F8B6A3" w:rsidR="00FD208A" w:rsidRDefault="001831EE" w:rsidP="00313976">
            <w:pPr>
              <w:ind w:firstLine="0"/>
            </w:pPr>
            <w:r>
              <w:t>1</w:t>
            </w:r>
          </w:p>
        </w:tc>
        <w:tc>
          <w:tcPr>
            <w:tcW w:w="881" w:type="dxa"/>
          </w:tcPr>
          <w:p w14:paraId="41E086BE" w14:textId="691C6C87" w:rsidR="00FD208A" w:rsidRDefault="00242321" w:rsidP="00313976">
            <w:pPr>
              <w:ind w:firstLine="0"/>
            </w:pPr>
            <w:r>
              <w:t>1</w:t>
            </w:r>
          </w:p>
        </w:tc>
        <w:tc>
          <w:tcPr>
            <w:tcW w:w="968" w:type="dxa"/>
          </w:tcPr>
          <w:p w14:paraId="5D9DF5EC" w14:textId="4200830C" w:rsidR="00FD208A" w:rsidRDefault="00242321" w:rsidP="00313976">
            <w:pPr>
              <w:ind w:firstLine="0"/>
            </w:pPr>
            <w:r>
              <w:t>1</w:t>
            </w:r>
          </w:p>
        </w:tc>
      </w:tr>
      <w:tr w:rsidR="00FD208A" w14:paraId="0DF01748" w14:textId="77777777" w:rsidTr="000F04DC">
        <w:trPr>
          <w:trHeight w:val="244"/>
          <w:jc w:val="center"/>
        </w:trPr>
        <w:tc>
          <w:tcPr>
            <w:tcW w:w="746" w:type="dxa"/>
          </w:tcPr>
          <w:p w14:paraId="0F40FF5C" w14:textId="77777777" w:rsidR="00FD208A" w:rsidRDefault="00FD208A" w:rsidP="00313976">
            <w:pPr>
              <w:ind w:firstLine="0"/>
            </w:pPr>
            <w:r>
              <w:t xml:space="preserve">kw </w:t>
            </w:r>
          </w:p>
        </w:tc>
        <w:tc>
          <w:tcPr>
            <w:tcW w:w="718" w:type="dxa"/>
          </w:tcPr>
          <w:p w14:paraId="4B912A50" w14:textId="1CC4C128" w:rsidR="00FD208A" w:rsidRDefault="00FD208A" w:rsidP="00313976">
            <w:pPr>
              <w:ind w:firstLine="0"/>
            </w:pPr>
            <w:r w:rsidRPr="006C1BAB">
              <w:t>0.</w:t>
            </w:r>
            <w:r w:rsidR="00FF6CCD">
              <w:t>966</w:t>
            </w:r>
          </w:p>
        </w:tc>
        <w:tc>
          <w:tcPr>
            <w:tcW w:w="881" w:type="dxa"/>
          </w:tcPr>
          <w:p w14:paraId="1B111A41" w14:textId="2792D4F1" w:rsidR="00FD208A" w:rsidRDefault="00242321" w:rsidP="00313976">
            <w:pPr>
              <w:ind w:firstLine="0"/>
            </w:pPr>
            <w:r w:rsidRPr="00242321">
              <w:t>-0.707</w:t>
            </w:r>
          </w:p>
        </w:tc>
        <w:tc>
          <w:tcPr>
            <w:tcW w:w="968" w:type="dxa"/>
          </w:tcPr>
          <w:p w14:paraId="7A28E542" w14:textId="07E295E3" w:rsidR="00FD208A" w:rsidRDefault="00242321" w:rsidP="00313976">
            <w:pPr>
              <w:ind w:firstLine="0"/>
            </w:pPr>
            <w:r w:rsidRPr="00242321">
              <w:t>0.2588</w:t>
            </w:r>
          </w:p>
        </w:tc>
      </w:tr>
    </w:tbl>
    <w:p w14:paraId="19F7B30E" w14:textId="77777777" w:rsidR="009205D2" w:rsidRDefault="009205D2">
      <w:pPr>
        <w:ind w:firstLine="0"/>
        <w:jc w:val="left"/>
        <w:rPr>
          <w:rFonts w:eastAsiaTheme="minorEastAsia"/>
          <w:color w:val="FF0000"/>
        </w:rPr>
      </w:pPr>
      <w:r>
        <w:rPr>
          <w:rFonts w:eastAsiaTheme="minorEastAsia"/>
          <w:color w:val="FF0000"/>
        </w:rPr>
        <w:br w:type="page"/>
      </w:r>
    </w:p>
    <w:p w14:paraId="7A67CFE7" w14:textId="13F21A6E" w:rsidR="00D70D67" w:rsidRDefault="00EE78EC" w:rsidP="00EE78EC">
      <w:pPr>
        <w:pStyle w:val="Heading2"/>
      </w:pPr>
      <w:bookmarkStart w:id="9" w:name="_Toc104758669"/>
      <w:r>
        <w:lastRenderedPageBreak/>
        <w:t>Calculations for</w:t>
      </w:r>
      <w:r w:rsidR="006017DF">
        <w:t xml:space="preserve"> Machine 2:</w:t>
      </w:r>
      <w:r w:rsidR="00550593">
        <w:t>30</w:t>
      </w:r>
      <w:r>
        <w:t xml:space="preserve"> slots 20 poles</w:t>
      </w:r>
      <w:bookmarkEnd w:id="9"/>
    </w:p>
    <w:p w14:paraId="763EE091" w14:textId="28703FA0" w:rsidR="00EE78EC" w:rsidRDefault="00EE78EC" w:rsidP="00EE78EC">
      <w:r>
        <w:t xml:space="preserve">The pole number kept constant and number of slots is changed to </w:t>
      </w:r>
      <w:r w:rsidR="00550593">
        <w:t>30</w:t>
      </w:r>
      <w:r>
        <w:t xml:space="preserve"> from 24. The resultant winding factors and winding diagrams are provided.</w:t>
      </w:r>
    </w:p>
    <w:p w14:paraId="7782D938" w14:textId="582004CC" w:rsidR="00A9160F" w:rsidRDefault="00A9160F" w:rsidP="00A9160F">
      <w:pPr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q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30</m:t>
            </m:r>
          </m:num>
          <m:den>
            <m:r>
              <w:rPr>
                <w:rFonts w:ascii="Cambria Math" w:hAnsi="Cambria Math"/>
              </w:rPr>
              <m:t>20*3</m:t>
            </m:r>
          </m:den>
        </m:f>
        <m:r>
          <w:rPr>
            <w:rFonts w:ascii="Cambria Math" w:hAnsi="Cambria Math"/>
          </w:rPr>
          <m:t>=0.50 slots per pole per phase</m:t>
        </m:r>
      </m:oMath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D20B0F">
        <w:rPr>
          <w:rFonts w:eastAsiaTheme="minorEastAsia"/>
        </w:rPr>
        <w:t>23</w:t>
      </w:r>
      <w:r>
        <w:rPr>
          <w:rFonts w:eastAsiaTheme="minorEastAsia"/>
        </w:rPr>
        <w:t>)</w:t>
      </w:r>
    </w:p>
    <w:p w14:paraId="29600272" w14:textId="69942645" w:rsidR="008B0C74" w:rsidRDefault="00A9160F" w:rsidP="009205D2">
      <w:pPr>
        <w:jc w:val="center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CoilsPhaseShift=360</m:t>
        </m:r>
        <m:r>
          <m:rPr>
            <m:sty m:val="p"/>
          </m:rPr>
          <w:rPr>
            <w:rFonts w:ascii="Cambria Math" w:eastAsiaTheme="minorEastAsia" w:hAnsi="Cambria Math"/>
          </w:rPr>
          <m:t>°</m:t>
        </m:r>
        <m:r>
          <w:rPr>
            <w:rFonts w:ascii="Cambria Math" w:eastAsiaTheme="minorEastAsia" w:hAnsi="Cambria Math"/>
          </w:rPr>
          <m:t>*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20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2</m:t>
                </m:r>
              </m:den>
            </m:f>
          </m:num>
          <m:den>
            <m:r>
              <w:rPr>
                <w:rFonts w:ascii="Cambria Math" w:eastAsiaTheme="minorEastAsia" w:hAnsi="Cambria Math"/>
              </w:rPr>
              <m:t>30</m:t>
            </m:r>
          </m:den>
        </m:f>
        <m:r>
          <w:rPr>
            <w:rFonts w:ascii="Cambria Math" w:eastAsiaTheme="minorEastAsia" w:hAnsi="Cambria Math"/>
          </w:rPr>
          <m:t>=120</m:t>
        </m:r>
        <m:r>
          <m:rPr>
            <m:sty m:val="p"/>
          </m:rPr>
          <w:rPr>
            <w:rFonts w:ascii="Cambria Math" w:eastAsiaTheme="minorEastAsia" w:hAnsi="Cambria Math"/>
          </w:rPr>
          <m:t>°</m:t>
        </m:r>
      </m:oMath>
      <w:r>
        <w:rPr>
          <w:rFonts w:eastAsiaTheme="minorEastAsia"/>
        </w:rPr>
        <w:tab/>
      </w:r>
      <w:r w:rsidR="000D310D">
        <w:rPr>
          <w:rFonts w:eastAsiaTheme="minorEastAsia"/>
        </w:rPr>
        <w:tab/>
      </w:r>
      <w:r>
        <w:rPr>
          <w:rFonts w:eastAsiaTheme="minorEastAsia"/>
        </w:rPr>
        <w:t>(</w:t>
      </w:r>
      <w:r w:rsidR="00D20B0F">
        <w:rPr>
          <w:rFonts w:eastAsiaTheme="minorEastAsia"/>
        </w:rPr>
        <w:t>24</w:t>
      </w:r>
      <w:r>
        <w:rPr>
          <w:rFonts w:eastAsiaTheme="minorEastAsia"/>
        </w:rPr>
        <w:t>)</w:t>
      </w:r>
    </w:p>
    <w:p w14:paraId="738D13E2" w14:textId="77777777" w:rsidR="009205D2" w:rsidRDefault="009205D2" w:rsidP="009205D2">
      <w:pPr>
        <w:jc w:val="center"/>
        <w:rPr>
          <w:rFonts w:eastAsiaTheme="minorEastAsia"/>
        </w:rPr>
      </w:pPr>
    </w:p>
    <w:p w14:paraId="0F15ECF3" w14:textId="22C87EFD" w:rsidR="00E33AE3" w:rsidRDefault="00E33AE3" w:rsidP="00E33AE3">
      <w:pPr>
        <w:pStyle w:val="Caption"/>
        <w:keepNext/>
        <w:ind w:firstLine="0"/>
        <w:jc w:val="center"/>
      </w:pPr>
      <w:r>
        <w:t xml:space="preserve">Table </w:t>
      </w:r>
      <w:fldSimple w:instr=" SEQ Table \* ARABIC ">
        <w:r w:rsidR="00392E32">
          <w:rPr>
            <w:noProof/>
          </w:rPr>
          <w:t>7</w:t>
        </w:r>
      </w:fldSimple>
      <w:r>
        <w:t xml:space="preserve"> : </w:t>
      </w:r>
      <w:r w:rsidRPr="00C46632">
        <w:t xml:space="preserve">Winding Distribution of the </w:t>
      </w:r>
      <w:r>
        <w:t>30</w:t>
      </w:r>
      <w:r w:rsidRPr="00C46632">
        <w:t xml:space="preserve"> </w:t>
      </w:r>
      <w:r>
        <w:t>S</w:t>
      </w:r>
      <w:r w:rsidRPr="00C46632">
        <w:t xml:space="preserve">lots 20 </w:t>
      </w:r>
      <w:r>
        <w:t>P</w:t>
      </w:r>
      <w:r w:rsidRPr="00C46632">
        <w:t xml:space="preserve">ole </w:t>
      </w:r>
      <w:r>
        <w:t>Fractional</w:t>
      </w:r>
      <w:r w:rsidRPr="00C46632">
        <w:t xml:space="preserve"> Slot Machine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71"/>
        <w:gridCol w:w="566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8"/>
        <w:gridCol w:w="589"/>
      </w:tblGrid>
      <w:tr w:rsidR="00922E6A" w14:paraId="2019D1F1" w14:textId="0B1A5F84" w:rsidTr="00922E6A">
        <w:trPr>
          <w:trHeight w:val="274"/>
        </w:trPr>
        <w:tc>
          <w:tcPr>
            <w:tcW w:w="1271" w:type="dxa"/>
          </w:tcPr>
          <w:p w14:paraId="634A9B2A" w14:textId="77777777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Slot Number</w:t>
            </w:r>
          </w:p>
        </w:tc>
        <w:tc>
          <w:tcPr>
            <w:tcW w:w="566" w:type="dxa"/>
          </w:tcPr>
          <w:p w14:paraId="402F8C99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</w:t>
            </w:r>
          </w:p>
        </w:tc>
        <w:tc>
          <w:tcPr>
            <w:tcW w:w="588" w:type="dxa"/>
          </w:tcPr>
          <w:p w14:paraId="7B31AA76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</w:t>
            </w:r>
          </w:p>
        </w:tc>
        <w:tc>
          <w:tcPr>
            <w:tcW w:w="588" w:type="dxa"/>
          </w:tcPr>
          <w:p w14:paraId="3B656BC0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3</w:t>
            </w:r>
          </w:p>
        </w:tc>
        <w:tc>
          <w:tcPr>
            <w:tcW w:w="588" w:type="dxa"/>
          </w:tcPr>
          <w:p w14:paraId="3CE37A65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4</w:t>
            </w:r>
          </w:p>
        </w:tc>
        <w:tc>
          <w:tcPr>
            <w:tcW w:w="588" w:type="dxa"/>
          </w:tcPr>
          <w:p w14:paraId="7DDB3FC4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5</w:t>
            </w:r>
          </w:p>
        </w:tc>
        <w:tc>
          <w:tcPr>
            <w:tcW w:w="588" w:type="dxa"/>
          </w:tcPr>
          <w:p w14:paraId="5F2A428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6</w:t>
            </w:r>
          </w:p>
        </w:tc>
        <w:tc>
          <w:tcPr>
            <w:tcW w:w="588" w:type="dxa"/>
          </w:tcPr>
          <w:p w14:paraId="73482144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7</w:t>
            </w:r>
          </w:p>
        </w:tc>
        <w:tc>
          <w:tcPr>
            <w:tcW w:w="588" w:type="dxa"/>
          </w:tcPr>
          <w:p w14:paraId="31312C2F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8</w:t>
            </w:r>
          </w:p>
        </w:tc>
        <w:tc>
          <w:tcPr>
            <w:tcW w:w="588" w:type="dxa"/>
          </w:tcPr>
          <w:p w14:paraId="4678D1ED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9</w:t>
            </w:r>
          </w:p>
        </w:tc>
        <w:tc>
          <w:tcPr>
            <w:tcW w:w="588" w:type="dxa"/>
          </w:tcPr>
          <w:p w14:paraId="241A5C8C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0</w:t>
            </w:r>
          </w:p>
        </w:tc>
        <w:tc>
          <w:tcPr>
            <w:tcW w:w="588" w:type="dxa"/>
          </w:tcPr>
          <w:p w14:paraId="225D2C78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1</w:t>
            </w:r>
          </w:p>
        </w:tc>
        <w:tc>
          <w:tcPr>
            <w:tcW w:w="588" w:type="dxa"/>
          </w:tcPr>
          <w:p w14:paraId="6B7FC79D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2</w:t>
            </w:r>
          </w:p>
        </w:tc>
        <w:tc>
          <w:tcPr>
            <w:tcW w:w="588" w:type="dxa"/>
          </w:tcPr>
          <w:p w14:paraId="535D4563" w14:textId="72B3D52C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3</w:t>
            </w:r>
          </w:p>
        </w:tc>
        <w:tc>
          <w:tcPr>
            <w:tcW w:w="588" w:type="dxa"/>
          </w:tcPr>
          <w:p w14:paraId="601BAA8B" w14:textId="1621B030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4</w:t>
            </w:r>
          </w:p>
        </w:tc>
        <w:tc>
          <w:tcPr>
            <w:tcW w:w="589" w:type="dxa"/>
          </w:tcPr>
          <w:p w14:paraId="0DCF0866" w14:textId="75F257AD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5</w:t>
            </w:r>
          </w:p>
        </w:tc>
      </w:tr>
      <w:tr w:rsidR="00922E6A" w14:paraId="6790D701" w14:textId="654DCEB7" w:rsidTr="00922E6A">
        <w:trPr>
          <w:trHeight w:val="402"/>
        </w:trPr>
        <w:tc>
          <w:tcPr>
            <w:tcW w:w="1271" w:type="dxa"/>
          </w:tcPr>
          <w:p w14:paraId="5C531C1B" w14:textId="6568D3E4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 xml:space="preserve">Fundamental </w:t>
            </w:r>
            <w:r w:rsidRPr="00922E6A">
              <w:rPr>
                <w:sz w:val="14"/>
                <w:szCs w:val="14"/>
              </w:rPr>
              <w:t>Angle (Normalized)</w:t>
            </w:r>
          </w:p>
        </w:tc>
        <w:tc>
          <w:tcPr>
            <w:tcW w:w="566" w:type="dxa"/>
          </w:tcPr>
          <w:p w14:paraId="7B6A2460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32027EA5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4C15EE1" w14:textId="2F8DC8CA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0</w:t>
            </w:r>
            <w:r w:rsidR="00922E6A" w:rsidRPr="00922E6A">
              <w:rPr>
                <w:sz w:val="14"/>
                <w:szCs w:val="14"/>
              </w:rPr>
              <w:t>°</w:t>
            </w:r>
          </w:p>
          <w:p w14:paraId="29619689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FD8D379" w14:textId="5A32B324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0</w:t>
            </w:r>
            <w:r w:rsidR="00922E6A" w:rsidRPr="00922E6A">
              <w:rPr>
                <w:sz w:val="14"/>
                <w:szCs w:val="14"/>
              </w:rPr>
              <w:t>°</w:t>
            </w:r>
          </w:p>
          <w:p w14:paraId="5C358A4B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0D074813" w14:textId="660F5DE4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6B64B8CC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2125748" w14:textId="1BDE0681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64AB31A8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69CE555" w14:textId="627D6D72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1C16A58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BD9EA7D" w14:textId="2744642C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62059633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0B6005BC" w14:textId="33B82AEC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7DC8C3A7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A06CD04" w14:textId="03CAB3EE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11F3C2EF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F8A124E" w14:textId="5959604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7EED1F1C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69CF8123" w14:textId="3F92332F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589A013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72E8616" w14:textId="3C9C20AF" w:rsidR="00922E6A" w:rsidRPr="00922E6A" w:rsidRDefault="00050EFF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3EDAB64F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85703FD" w14:textId="77777777" w:rsidR="00581B07" w:rsidRPr="00922E6A" w:rsidRDefault="00581B07" w:rsidP="00581B07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6CC25A89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815125D" w14:textId="77777777" w:rsidR="00581B07" w:rsidRPr="00922E6A" w:rsidRDefault="00581B07" w:rsidP="00581B07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  <w:p w14:paraId="0BD70919" w14:textId="184EF4E1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9" w:type="dxa"/>
          </w:tcPr>
          <w:p w14:paraId="3B53A831" w14:textId="77777777" w:rsidR="00581B07" w:rsidRPr="00922E6A" w:rsidRDefault="00581B07" w:rsidP="00581B07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  <w:p w14:paraId="75002C93" w14:textId="5F2F79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</w:tr>
      <w:tr w:rsidR="00922E6A" w14:paraId="2E588B06" w14:textId="77777777" w:rsidTr="00922E6A">
        <w:tc>
          <w:tcPr>
            <w:tcW w:w="1271" w:type="dxa"/>
          </w:tcPr>
          <w:p w14:paraId="745B0A9A" w14:textId="761A7A5B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Third Harmonic Angle (Normalized)</w:t>
            </w:r>
          </w:p>
        </w:tc>
        <w:tc>
          <w:tcPr>
            <w:tcW w:w="566" w:type="dxa"/>
            <w:shd w:val="clear" w:color="auto" w:fill="auto"/>
          </w:tcPr>
          <w:p w14:paraId="63B29900" w14:textId="77619A2D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55A473EF" w14:textId="7664A78E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210076FC" w14:textId="0E7CF27E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29E16F40" w14:textId="6A6F81A5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4875AB96" w14:textId="52CD87C8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65448251" w14:textId="31DEF2A0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10483BB0" w14:textId="510EBE57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3E2695BF" w14:textId="3DA8DDC2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694B8CD0" w14:textId="12502044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1265EBE5" w14:textId="26F27A71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6B176BFB" w14:textId="3F4FFB32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7C967A6F" w14:textId="7A648534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33E3F713" w14:textId="7D570623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4B8A6C64" w14:textId="0E935C70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9" w:type="dxa"/>
            <w:shd w:val="clear" w:color="auto" w:fill="auto"/>
          </w:tcPr>
          <w:p w14:paraId="186D2607" w14:textId="464DE192" w:rsidR="00922E6A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</w:tr>
      <w:tr w:rsidR="00922E6A" w14:paraId="0F2A5C40" w14:textId="77777777" w:rsidTr="00922E6A">
        <w:tc>
          <w:tcPr>
            <w:tcW w:w="1271" w:type="dxa"/>
          </w:tcPr>
          <w:p w14:paraId="2AD69EF7" w14:textId="0AFC17DC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Fifth Harmonic Angle (Normalized)</w:t>
            </w:r>
          </w:p>
        </w:tc>
        <w:tc>
          <w:tcPr>
            <w:tcW w:w="566" w:type="dxa"/>
            <w:shd w:val="clear" w:color="auto" w:fill="auto"/>
          </w:tcPr>
          <w:p w14:paraId="069D2095" w14:textId="34EB6483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54F7A61B" w14:textId="1BEB79E1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3BAC3991" w14:textId="16F46639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59294EC2" w14:textId="390253FA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20BF5593" w14:textId="59812E56" w:rsidR="00922E6A" w:rsidRPr="00CE594A" w:rsidRDefault="00CE594A" w:rsidP="00313976">
            <w:pPr>
              <w:ind w:firstLine="0"/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6742ADDC" w14:textId="31F59FF5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0414B960" w14:textId="37064382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2A18534B" w14:textId="46D9529E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02403FAA" w14:textId="0F1D16AC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75D700F2" w14:textId="69FB74E3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544C39DA" w14:textId="3E57EB18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0B544D5F" w14:textId="7B54D8EF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3C28DB93" w14:textId="01133CBE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  <w:shd w:val="clear" w:color="auto" w:fill="auto"/>
          </w:tcPr>
          <w:p w14:paraId="067C7ABC" w14:textId="42C334D7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9" w:type="dxa"/>
            <w:shd w:val="clear" w:color="auto" w:fill="auto"/>
          </w:tcPr>
          <w:p w14:paraId="707D3A16" w14:textId="5E64F287" w:rsidR="00922E6A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</w:tr>
      <w:tr w:rsidR="008E792F" w14:paraId="42B3BE6B" w14:textId="22BB0B66" w:rsidTr="008E792F">
        <w:trPr>
          <w:trHeight w:val="271"/>
        </w:trPr>
        <w:tc>
          <w:tcPr>
            <w:tcW w:w="1271" w:type="dxa"/>
          </w:tcPr>
          <w:p w14:paraId="3A952731" w14:textId="77777777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Coil distribution</w:t>
            </w:r>
          </w:p>
        </w:tc>
        <w:tc>
          <w:tcPr>
            <w:tcW w:w="566" w:type="dxa"/>
            <w:shd w:val="clear" w:color="auto" w:fill="FFC000" w:themeFill="accent4"/>
          </w:tcPr>
          <w:p w14:paraId="070D56E0" w14:textId="5D23F45B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A1</w:t>
            </w:r>
          </w:p>
        </w:tc>
        <w:tc>
          <w:tcPr>
            <w:tcW w:w="588" w:type="dxa"/>
            <w:shd w:val="clear" w:color="auto" w:fill="FFC000" w:themeFill="accent4"/>
          </w:tcPr>
          <w:p w14:paraId="25CA7B36" w14:textId="595AD5CC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A</w:t>
            </w:r>
            <w:r w:rsidR="00922E6A" w:rsidRPr="00922E6A">
              <w:rPr>
                <w:sz w:val="14"/>
                <w:szCs w:val="14"/>
              </w:rPr>
              <w:t>1</w:t>
            </w:r>
          </w:p>
        </w:tc>
        <w:tc>
          <w:tcPr>
            <w:tcW w:w="588" w:type="dxa"/>
            <w:shd w:val="clear" w:color="auto" w:fill="70AD47" w:themeFill="accent6"/>
          </w:tcPr>
          <w:p w14:paraId="63E5840E" w14:textId="52C17143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C</w:t>
            </w:r>
            <w:r w:rsidR="00922E6A" w:rsidRPr="00922E6A">
              <w:rPr>
                <w:sz w:val="14"/>
                <w:szCs w:val="14"/>
              </w:rPr>
              <w:t>1</w:t>
            </w:r>
          </w:p>
        </w:tc>
        <w:tc>
          <w:tcPr>
            <w:tcW w:w="588" w:type="dxa"/>
            <w:shd w:val="clear" w:color="auto" w:fill="70AD47" w:themeFill="accent6"/>
          </w:tcPr>
          <w:p w14:paraId="77080B30" w14:textId="092C0943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C</w:t>
            </w:r>
            <w:r w:rsidR="00922E6A" w:rsidRPr="00922E6A">
              <w:rPr>
                <w:sz w:val="14"/>
                <w:szCs w:val="14"/>
              </w:rPr>
              <w:t>1</w:t>
            </w:r>
          </w:p>
        </w:tc>
        <w:tc>
          <w:tcPr>
            <w:tcW w:w="588" w:type="dxa"/>
            <w:shd w:val="clear" w:color="auto" w:fill="5B9BD5" w:themeFill="accent5"/>
          </w:tcPr>
          <w:p w14:paraId="0AA2252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B1</w:t>
            </w:r>
          </w:p>
        </w:tc>
        <w:tc>
          <w:tcPr>
            <w:tcW w:w="588" w:type="dxa"/>
            <w:shd w:val="clear" w:color="auto" w:fill="5B9BD5" w:themeFill="accent5"/>
          </w:tcPr>
          <w:p w14:paraId="09790931" w14:textId="12E9E33B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B1</w:t>
            </w:r>
          </w:p>
        </w:tc>
        <w:tc>
          <w:tcPr>
            <w:tcW w:w="588" w:type="dxa"/>
            <w:shd w:val="clear" w:color="auto" w:fill="FFC000" w:themeFill="accent4"/>
          </w:tcPr>
          <w:p w14:paraId="0362481D" w14:textId="0DA8AD9F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A2</w:t>
            </w:r>
          </w:p>
        </w:tc>
        <w:tc>
          <w:tcPr>
            <w:tcW w:w="588" w:type="dxa"/>
            <w:shd w:val="clear" w:color="auto" w:fill="FFC000" w:themeFill="accent4"/>
          </w:tcPr>
          <w:p w14:paraId="6C75338F" w14:textId="11CD881A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A2</w:t>
            </w:r>
          </w:p>
        </w:tc>
        <w:tc>
          <w:tcPr>
            <w:tcW w:w="588" w:type="dxa"/>
            <w:shd w:val="clear" w:color="auto" w:fill="70AD47" w:themeFill="accent6"/>
          </w:tcPr>
          <w:p w14:paraId="6747E989" w14:textId="1916CA90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C2</w:t>
            </w:r>
          </w:p>
        </w:tc>
        <w:tc>
          <w:tcPr>
            <w:tcW w:w="588" w:type="dxa"/>
            <w:shd w:val="clear" w:color="auto" w:fill="70AD47" w:themeFill="accent6"/>
          </w:tcPr>
          <w:p w14:paraId="4CD71EE3" w14:textId="6760954F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C2</w:t>
            </w:r>
          </w:p>
        </w:tc>
        <w:tc>
          <w:tcPr>
            <w:tcW w:w="588" w:type="dxa"/>
            <w:shd w:val="clear" w:color="auto" w:fill="5B9BD5" w:themeFill="accent5"/>
          </w:tcPr>
          <w:p w14:paraId="73C8B670" w14:textId="7F9A34D2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B2</w:t>
            </w:r>
          </w:p>
        </w:tc>
        <w:tc>
          <w:tcPr>
            <w:tcW w:w="588" w:type="dxa"/>
            <w:shd w:val="clear" w:color="auto" w:fill="5B9BD5" w:themeFill="accent5"/>
          </w:tcPr>
          <w:p w14:paraId="760BEDEE" w14:textId="5C8CDB90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B2</w:t>
            </w:r>
          </w:p>
        </w:tc>
        <w:tc>
          <w:tcPr>
            <w:tcW w:w="588" w:type="dxa"/>
            <w:shd w:val="clear" w:color="auto" w:fill="FFC000" w:themeFill="accent4"/>
          </w:tcPr>
          <w:p w14:paraId="72BD8D85" w14:textId="5B749BAF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A3</w:t>
            </w:r>
          </w:p>
        </w:tc>
        <w:tc>
          <w:tcPr>
            <w:tcW w:w="588" w:type="dxa"/>
            <w:shd w:val="clear" w:color="auto" w:fill="FFC000" w:themeFill="accent4"/>
          </w:tcPr>
          <w:p w14:paraId="28B315E5" w14:textId="5028A227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A3</w:t>
            </w:r>
          </w:p>
        </w:tc>
        <w:tc>
          <w:tcPr>
            <w:tcW w:w="589" w:type="dxa"/>
            <w:shd w:val="clear" w:color="auto" w:fill="70AD47" w:themeFill="accent6"/>
          </w:tcPr>
          <w:p w14:paraId="7CB1159A" w14:textId="3F17184E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C3</w:t>
            </w:r>
          </w:p>
        </w:tc>
      </w:tr>
      <w:tr w:rsidR="00922E6A" w14:paraId="65267239" w14:textId="3096B513" w:rsidTr="00922E6A">
        <w:tc>
          <w:tcPr>
            <w:tcW w:w="1271" w:type="dxa"/>
          </w:tcPr>
          <w:p w14:paraId="049CEB90" w14:textId="77777777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</w:p>
        </w:tc>
        <w:tc>
          <w:tcPr>
            <w:tcW w:w="566" w:type="dxa"/>
          </w:tcPr>
          <w:p w14:paraId="13059AE1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5913599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5661DEDC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03AF7D4F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7E66FBF0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FDC27E3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BF3197D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825AB13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6820C97F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CDF05EC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2F30115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5F7D4E01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0419A24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EB282FA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9" w:type="dxa"/>
          </w:tcPr>
          <w:p w14:paraId="20AD64C2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</w:tr>
      <w:tr w:rsidR="00922E6A" w14:paraId="29AE8D79" w14:textId="36FF2B90" w:rsidTr="00922E6A">
        <w:tc>
          <w:tcPr>
            <w:tcW w:w="1271" w:type="dxa"/>
          </w:tcPr>
          <w:p w14:paraId="0EF8EA33" w14:textId="77777777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Slot Number</w:t>
            </w:r>
          </w:p>
        </w:tc>
        <w:tc>
          <w:tcPr>
            <w:tcW w:w="566" w:type="dxa"/>
          </w:tcPr>
          <w:p w14:paraId="7E3D52CE" w14:textId="1A40BE7D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6</w:t>
            </w:r>
          </w:p>
        </w:tc>
        <w:tc>
          <w:tcPr>
            <w:tcW w:w="588" w:type="dxa"/>
          </w:tcPr>
          <w:p w14:paraId="119EB674" w14:textId="4D61BF1B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7</w:t>
            </w:r>
          </w:p>
        </w:tc>
        <w:tc>
          <w:tcPr>
            <w:tcW w:w="588" w:type="dxa"/>
          </w:tcPr>
          <w:p w14:paraId="10CA3F4F" w14:textId="621F5669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8</w:t>
            </w:r>
          </w:p>
        </w:tc>
        <w:tc>
          <w:tcPr>
            <w:tcW w:w="588" w:type="dxa"/>
          </w:tcPr>
          <w:p w14:paraId="39EB71E5" w14:textId="0C0FFDF6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9</w:t>
            </w:r>
          </w:p>
        </w:tc>
        <w:tc>
          <w:tcPr>
            <w:tcW w:w="588" w:type="dxa"/>
          </w:tcPr>
          <w:p w14:paraId="187D40E0" w14:textId="742854AB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0</w:t>
            </w:r>
          </w:p>
        </w:tc>
        <w:tc>
          <w:tcPr>
            <w:tcW w:w="588" w:type="dxa"/>
          </w:tcPr>
          <w:p w14:paraId="182E8D52" w14:textId="4D607F3E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1</w:t>
            </w:r>
          </w:p>
        </w:tc>
        <w:tc>
          <w:tcPr>
            <w:tcW w:w="588" w:type="dxa"/>
          </w:tcPr>
          <w:p w14:paraId="4CF04241" w14:textId="267BF890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2</w:t>
            </w:r>
          </w:p>
        </w:tc>
        <w:tc>
          <w:tcPr>
            <w:tcW w:w="588" w:type="dxa"/>
          </w:tcPr>
          <w:p w14:paraId="382A8BAF" w14:textId="78D32FBE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3</w:t>
            </w:r>
          </w:p>
        </w:tc>
        <w:tc>
          <w:tcPr>
            <w:tcW w:w="588" w:type="dxa"/>
          </w:tcPr>
          <w:p w14:paraId="533D8AC5" w14:textId="3FE5B2B3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4</w:t>
            </w:r>
          </w:p>
        </w:tc>
        <w:tc>
          <w:tcPr>
            <w:tcW w:w="588" w:type="dxa"/>
          </w:tcPr>
          <w:p w14:paraId="7B018B5E" w14:textId="2C358F5B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5</w:t>
            </w:r>
          </w:p>
        </w:tc>
        <w:tc>
          <w:tcPr>
            <w:tcW w:w="588" w:type="dxa"/>
          </w:tcPr>
          <w:p w14:paraId="054C9342" w14:textId="3C9C8A14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6</w:t>
            </w:r>
          </w:p>
        </w:tc>
        <w:tc>
          <w:tcPr>
            <w:tcW w:w="588" w:type="dxa"/>
          </w:tcPr>
          <w:p w14:paraId="65B9F310" w14:textId="46AFF4A8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7</w:t>
            </w:r>
          </w:p>
        </w:tc>
        <w:tc>
          <w:tcPr>
            <w:tcW w:w="588" w:type="dxa"/>
          </w:tcPr>
          <w:p w14:paraId="3A0B2927" w14:textId="1201899B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8</w:t>
            </w:r>
          </w:p>
        </w:tc>
        <w:tc>
          <w:tcPr>
            <w:tcW w:w="588" w:type="dxa"/>
          </w:tcPr>
          <w:p w14:paraId="09AB21D3" w14:textId="4B7FDB02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29</w:t>
            </w:r>
          </w:p>
        </w:tc>
        <w:tc>
          <w:tcPr>
            <w:tcW w:w="589" w:type="dxa"/>
          </w:tcPr>
          <w:p w14:paraId="7636F8EB" w14:textId="71B98333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30</w:t>
            </w:r>
          </w:p>
        </w:tc>
      </w:tr>
      <w:tr w:rsidR="00922E6A" w14:paraId="575DC159" w14:textId="582F5E9D" w:rsidTr="00922E6A">
        <w:tc>
          <w:tcPr>
            <w:tcW w:w="1271" w:type="dxa"/>
          </w:tcPr>
          <w:p w14:paraId="3655AD53" w14:textId="7C49999D" w:rsidR="00922E6A" w:rsidRPr="00922E6A" w:rsidRDefault="00DD781E" w:rsidP="00313976">
            <w:pPr>
              <w:ind w:firstLine="0"/>
              <w:jc w:val="center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 xml:space="preserve">Fundamental </w:t>
            </w:r>
            <w:r w:rsidRPr="00922E6A">
              <w:rPr>
                <w:sz w:val="14"/>
                <w:szCs w:val="14"/>
              </w:rPr>
              <w:t>Angle (Normalized)</w:t>
            </w:r>
          </w:p>
        </w:tc>
        <w:tc>
          <w:tcPr>
            <w:tcW w:w="566" w:type="dxa"/>
          </w:tcPr>
          <w:p w14:paraId="0FE70B78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2DAFA48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4648AAA3" w14:textId="7F68710C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1</w:t>
            </w:r>
            <w:r w:rsidR="00A87C42">
              <w:rPr>
                <w:sz w:val="14"/>
                <w:szCs w:val="14"/>
              </w:rPr>
              <w:t>2</w:t>
            </w:r>
            <w:r w:rsidRPr="00922E6A">
              <w:rPr>
                <w:sz w:val="14"/>
                <w:szCs w:val="14"/>
              </w:rPr>
              <w:t>0°</w:t>
            </w:r>
          </w:p>
          <w:p w14:paraId="6CC6FAE4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893E834" w14:textId="3C5695B4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4D3FD19B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459026C" w14:textId="60B9DFB3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05BEBE48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019689DB" w14:textId="7E21ECC2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073344CB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54E2D5FF" w14:textId="65485663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1D386A19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184B03C5" w14:textId="2CBC2D1D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10DC695F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72C31BF4" w14:textId="01997207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4214538E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0D6486D" w14:textId="5160503B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57A54F45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7BDEE374" w14:textId="5D8542B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  <w:p w14:paraId="30C8CDBB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22894AB0" w14:textId="69A14CB4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="00922E6A" w:rsidRPr="00922E6A">
              <w:rPr>
                <w:sz w:val="14"/>
                <w:szCs w:val="14"/>
              </w:rPr>
              <w:t>0°</w:t>
            </w:r>
          </w:p>
          <w:p w14:paraId="08030DEB" w14:textId="77777777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</w:p>
        </w:tc>
        <w:tc>
          <w:tcPr>
            <w:tcW w:w="588" w:type="dxa"/>
          </w:tcPr>
          <w:p w14:paraId="7839AAE3" w14:textId="256B00EF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="00922E6A"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731D995D" w14:textId="29F30494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7024B484" w14:textId="6B820B6B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9" w:type="dxa"/>
          </w:tcPr>
          <w:p w14:paraId="2C4D96E9" w14:textId="6CE51C34" w:rsidR="00922E6A" w:rsidRPr="00922E6A" w:rsidRDefault="00A87C42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</w:tr>
      <w:tr w:rsidR="00CB4887" w14:paraId="4D2FDCB2" w14:textId="77777777" w:rsidTr="00922E6A">
        <w:tc>
          <w:tcPr>
            <w:tcW w:w="1271" w:type="dxa"/>
          </w:tcPr>
          <w:p w14:paraId="4744A023" w14:textId="77127BA0" w:rsidR="00CB4887" w:rsidRDefault="00CB4887" w:rsidP="00313976">
            <w:pPr>
              <w:ind w:firstLine="0"/>
              <w:jc w:val="center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Third Harmonic Angle (Normalized)</w:t>
            </w:r>
          </w:p>
        </w:tc>
        <w:tc>
          <w:tcPr>
            <w:tcW w:w="566" w:type="dxa"/>
          </w:tcPr>
          <w:p w14:paraId="2EC046F1" w14:textId="43760294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216E586E" w14:textId="214DB684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21433560" w14:textId="3D5FBC1F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2A636D4E" w14:textId="1CC0C6C2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4365237A" w14:textId="2A95BD9F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1A0EC681" w14:textId="4D9838A1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43E20BC5" w14:textId="63C15758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51EA544A" w14:textId="0B40C987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25B07EEA" w14:textId="4F7FEB80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7F019D49" w14:textId="797A74D3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7BFC0841" w14:textId="69E0AEFF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0ED5A6DE" w14:textId="6BA65FA6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356F52DD" w14:textId="68B05C89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0ACAB551" w14:textId="50DAF013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9" w:type="dxa"/>
          </w:tcPr>
          <w:p w14:paraId="1D9A8D6A" w14:textId="7A38EFDA" w:rsidR="00CB4887" w:rsidRPr="00922E6A" w:rsidRDefault="007745D0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</w:tr>
      <w:tr w:rsidR="00CB4887" w14:paraId="08C9AC4C" w14:textId="77777777" w:rsidTr="00922E6A">
        <w:tc>
          <w:tcPr>
            <w:tcW w:w="1271" w:type="dxa"/>
          </w:tcPr>
          <w:p w14:paraId="1392ECA9" w14:textId="62721ADC" w:rsidR="00CB4887" w:rsidRDefault="00CB4887" w:rsidP="00313976">
            <w:pPr>
              <w:ind w:firstLine="0"/>
              <w:jc w:val="center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Fifth Harmonic Angle (Normalized)</w:t>
            </w:r>
          </w:p>
        </w:tc>
        <w:tc>
          <w:tcPr>
            <w:tcW w:w="566" w:type="dxa"/>
          </w:tcPr>
          <w:p w14:paraId="068DDD79" w14:textId="61B90446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0B7628C7" w14:textId="5FA7549D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4F070826" w14:textId="273B9770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5BD079F0" w14:textId="2DA92EDC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67E2C7BF" w14:textId="3316F6C9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0215E93F" w14:textId="6E8CE49F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1DA1B6DC" w14:textId="2E2B9FE0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5FF0C667" w14:textId="66EA0F6A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32F83BE7" w14:textId="07CDBB7C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781EE8A1" w14:textId="7A9E4A54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54CF4EEA" w14:textId="1DEC83FC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30134C89" w14:textId="06FA9279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6F6C0254" w14:textId="55D1E401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8" w:type="dxa"/>
          </w:tcPr>
          <w:p w14:paraId="1DA23333" w14:textId="1F816D4A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24</w:t>
            </w:r>
            <w:r w:rsidRPr="00922E6A">
              <w:rPr>
                <w:sz w:val="14"/>
                <w:szCs w:val="14"/>
              </w:rPr>
              <w:t>0°</w:t>
            </w:r>
          </w:p>
        </w:tc>
        <w:tc>
          <w:tcPr>
            <w:tcW w:w="589" w:type="dxa"/>
          </w:tcPr>
          <w:p w14:paraId="7292E78B" w14:textId="761173E9" w:rsidR="00CB4887" w:rsidRPr="00922E6A" w:rsidRDefault="00CE594A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12</w:t>
            </w:r>
            <w:r w:rsidRPr="00922E6A">
              <w:rPr>
                <w:sz w:val="14"/>
                <w:szCs w:val="14"/>
              </w:rPr>
              <w:t>0°</w:t>
            </w:r>
          </w:p>
        </w:tc>
      </w:tr>
      <w:tr w:rsidR="008E792F" w14:paraId="7DB99B6D" w14:textId="37A3355F" w:rsidTr="008E792F">
        <w:trPr>
          <w:trHeight w:val="317"/>
        </w:trPr>
        <w:tc>
          <w:tcPr>
            <w:tcW w:w="1271" w:type="dxa"/>
          </w:tcPr>
          <w:p w14:paraId="42CF48FA" w14:textId="77777777" w:rsidR="00922E6A" w:rsidRPr="00922E6A" w:rsidRDefault="00922E6A" w:rsidP="00313976">
            <w:pPr>
              <w:ind w:firstLine="0"/>
              <w:jc w:val="center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Coil distribution</w:t>
            </w:r>
          </w:p>
        </w:tc>
        <w:tc>
          <w:tcPr>
            <w:tcW w:w="566" w:type="dxa"/>
            <w:shd w:val="clear" w:color="auto" w:fill="70AD47" w:themeFill="accent6"/>
          </w:tcPr>
          <w:p w14:paraId="252F69E7" w14:textId="13AFDCE7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C3</w:t>
            </w:r>
          </w:p>
        </w:tc>
        <w:tc>
          <w:tcPr>
            <w:tcW w:w="588" w:type="dxa"/>
            <w:shd w:val="clear" w:color="auto" w:fill="5B9BD5" w:themeFill="accent5"/>
          </w:tcPr>
          <w:p w14:paraId="26FE768C" w14:textId="6A921C66" w:rsidR="00922E6A" w:rsidRPr="00922E6A" w:rsidRDefault="00E170D3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B3</w:t>
            </w:r>
          </w:p>
        </w:tc>
        <w:tc>
          <w:tcPr>
            <w:tcW w:w="588" w:type="dxa"/>
            <w:shd w:val="clear" w:color="auto" w:fill="5B9BD5" w:themeFill="accent5"/>
          </w:tcPr>
          <w:p w14:paraId="0B16921C" w14:textId="315AAD9D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-</w:t>
            </w:r>
            <w:r w:rsidR="00E170D3">
              <w:rPr>
                <w:sz w:val="14"/>
                <w:szCs w:val="14"/>
              </w:rPr>
              <w:t>B3</w:t>
            </w:r>
          </w:p>
        </w:tc>
        <w:tc>
          <w:tcPr>
            <w:tcW w:w="588" w:type="dxa"/>
            <w:shd w:val="clear" w:color="auto" w:fill="FFC000" w:themeFill="accent4"/>
          </w:tcPr>
          <w:p w14:paraId="7BEFE6F4" w14:textId="5E6BF34A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A4</w:t>
            </w:r>
          </w:p>
        </w:tc>
        <w:tc>
          <w:tcPr>
            <w:tcW w:w="588" w:type="dxa"/>
            <w:shd w:val="clear" w:color="auto" w:fill="FFC000" w:themeFill="accent4"/>
          </w:tcPr>
          <w:p w14:paraId="3D7C13FB" w14:textId="304675B5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A4</w:t>
            </w:r>
          </w:p>
        </w:tc>
        <w:tc>
          <w:tcPr>
            <w:tcW w:w="588" w:type="dxa"/>
            <w:shd w:val="clear" w:color="auto" w:fill="70AD47" w:themeFill="accent6"/>
          </w:tcPr>
          <w:p w14:paraId="5C17490B" w14:textId="6D3F0F8E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C4</w:t>
            </w:r>
          </w:p>
        </w:tc>
        <w:tc>
          <w:tcPr>
            <w:tcW w:w="588" w:type="dxa"/>
            <w:shd w:val="clear" w:color="auto" w:fill="70AD47" w:themeFill="accent6"/>
          </w:tcPr>
          <w:p w14:paraId="045A0211" w14:textId="34BECD93" w:rsidR="00922E6A" w:rsidRPr="00922E6A" w:rsidRDefault="00922E6A" w:rsidP="00313976">
            <w:pPr>
              <w:ind w:firstLine="0"/>
              <w:rPr>
                <w:sz w:val="14"/>
                <w:szCs w:val="14"/>
              </w:rPr>
            </w:pPr>
            <w:r w:rsidRPr="00922E6A">
              <w:rPr>
                <w:sz w:val="14"/>
                <w:szCs w:val="14"/>
              </w:rPr>
              <w:t>-</w:t>
            </w:r>
            <w:r w:rsidR="00CD4E0C">
              <w:rPr>
                <w:sz w:val="14"/>
                <w:szCs w:val="14"/>
              </w:rPr>
              <w:t>C4</w:t>
            </w:r>
          </w:p>
        </w:tc>
        <w:tc>
          <w:tcPr>
            <w:tcW w:w="588" w:type="dxa"/>
            <w:shd w:val="clear" w:color="auto" w:fill="5B9BD5" w:themeFill="accent5"/>
          </w:tcPr>
          <w:p w14:paraId="0C0DFC34" w14:textId="43CFA805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B4</w:t>
            </w:r>
          </w:p>
        </w:tc>
        <w:tc>
          <w:tcPr>
            <w:tcW w:w="588" w:type="dxa"/>
            <w:shd w:val="clear" w:color="auto" w:fill="5B9BD5" w:themeFill="accent5"/>
          </w:tcPr>
          <w:p w14:paraId="0F9108F2" w14:textId="50AD46CD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B4</w:t>
            </w:r>
          </w:p>
        </w:tc>
        <w:tc>
          <w:tcPr>
            <w:tcW w:w="588" w:type="dxa"/>
            <w:shd w:val="clear" w:color="auto" w:fill="FFC000" w:themeFill="accent4"/>
          </w:tcPr>
          <w:p w14:paraId="4A10EC47" w14:textId="102DC47C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A5</w:t>
            </w:r>
          </w:p>
        </w:tc>
        <w:tc>
          <w:tcPr>
            <w:tcW w:w="588" w:type="dxa"/>
            <w:shd w:val="clear" w:color="auto" w:fill="FFC000" w:themeFill="accent4"/>
          </w:tcPr>
          <w:p w14:paraId="06453AC2" w14:textId="2DFAEA2F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A5</w:t>
            </w:r>
          </w:p>
        </w:tc>
        <w:tc>
          <w:tcPr>
            <w:tcW w:w="588" w:type="dxa"/>
            <w:shd w:val="clear" w:color="auto" w:fill="70AD47" w:themeFill="accent6"/>
          </w:tcPr>
          <w:p w14:paraId="28EBEB96" w14:textId="2C4B1CA7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C5</w:t>
            </w:r>
          </w:p>
        </w:tc>
        <w:tc>
          <w:tcPr>
            <w:tcW w:w="588" w:type="dxa"/>
            <w:shd w:val="clear" w:color="auto" w:fill="70AD47" w:themeFill="accent6"/>
          </w:tcPr>
          <w:p w14:paraId="56C46E5D" w14:textId="188C9A22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C5</w:t>
            </w:r>
          </w:p>
        </w:tc>
        <w:tc>
          <w:tcPr>
            <w:tcW w:w="588" w:type="dxa"/>
            <w:shd w:val="clear" w:color="auto" w:fill="5B9BD5" w:themeFill="accent5"/>
          </w:tcPr>
          <w:p w14:paraId="410B3E33" w14:textId="0E2727D7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B5</w:t>
            </w:r>
          </w:p>
        </w:tc>
        <w:tc>
          <w:tcPr>
            <w:tcW w:w="589" w:type="dxa"/>
            <w:shd w:val="clear" w:color="auto" w:fill="5B9BD5" w:themeFill="accent5"/>
          </w:tcPr>
          <w:p w14:paraId="0B43575B" w14:textId="2D0B9488" w:rsidR="00922E6A" w:rsidRPr="00922E6A" w:rsidRDefault="00CD4E0C" w:rsidP="00313976">
            <w:pPr>
              <w:ind w:firstLine="0"/>
              <w:rPr>
                <w:sz w:val="14"/>
                <w:szCs w:val="14"/>
              </w:rPr>
            </w:pPr>
            <w:r>
              <w:rPr>
                <w:sz w:val="14"/>
                <w:szCs w:val="14"/>
              </w:rPr>
              <w:t>-B5</w:t>
            </w:r>
          </w:p>
        </w:tc>
      </w:tr>
    </w:tbl>
    <w:p w14:paraId="5AE287A2" w14:textId="77777777" w:rsidR="004860F6" w:rsidRDefault="004860F6">
      <w:pPr>
        <w:ind w:firstLine="0"/>
        <w:jc w:val="left"/>
        <w:rPr>
          <w:noProof/>
        </w:rPr>
      </w:pPr>
    </w:p>
    <w:p w14:paraId="7888DE5F" w14:textId="77777777" w:rsidR="004F7124" w:rsidRDefault="004860F6" w:rsidP="004F7124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2587054B" wp14:editId="26491A40">
            <wp:extent cx="6524112" cy="2060369"/>
            <wp:effectExtent l="0" t="0" r="0" b="0"/>
            <wp:docPr id="4" name="Resi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41" r="4638"/>
                    <a:stretch/>
                  </pic:blipFill>
                  <pic:spPr bwMode="auto">
                    <a:xfrm>
                      <a:off x="0" y="0"/>
                      <a:ext cx="6537490" cy="20645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31AF15" w14:textId="6BE8E4D0" w:rsidR="00C84FD4" w:rsidRDefault="004F7124" w:rsidP="004F7124">
      <w:pPr>
        <w:pStyle w:val="Caption"/>
        <w:jc w:val="center"/>
      </w:pPr>
      <w:r>
        <w:t xml:space="preserve">Figure </w:t>
      </w:r>
      <w:fldSimple w:instr=" SEQ Figure \* ARABIC ">
        <w:r w:rsidR="001B14EC">
          <w:rPr>
            <w:noProof/>
          </w:rPr>
          <w:t>2</w:t>
        </w:r>
      </w:fldSimple>
      <w:r>
        <w:t xml:space="preserve">: </w:t>
      </w:r>
      <w:r w:rsidRPr="006F439E">
        <w:t xml:space="preserve">Voltage Vectors of the </w:t>
      </w:r>
      <w:r>
        <w:t>30</w:t>
      </w:r>
      <w:r w:rsidRPr="006F439E">
        <w:t xml:space="preserve"> Slots 20 Pole Fractional Slot Machine</w:t>
      </w:r>
    </w:p>
    <w:p w14:paraId="45660A6A" w14:textId="77777777" w:rsidR="00C84FD4" w:rsidRDefault="00C84FD4">
      <w:pPr>
        <w:ind w:firstLine="0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3983F304" w14:textId="22220030" w:rsidR="006D0DE7" w:rsidRPr="00C51CB5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1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2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0.866</m:t>
        </m:r>
      </m:oMath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2</w:t>
      </w:r>
      <w:r w:rsidR="001A606D">
        <w:rPr>
          <w:rFonts w:eastAsiaTheme="minorEastAsia"/>
        </w:rPr>
        <w:t>5</w:t>
      </w:r>
      <w:r w:rsidR="006D0DE7">
        <w:rPr>
          <w:rFonts w:eastAsiaTheme="minorEastAsia"/>
        </w:rPr>
        <w:t>)</w:t>
      </w:r>
    </w:p>
    <w:p w14:paraId="160EB5E0" w14:textId="4C21B49C" w:rsidR="006D0DE7" w:rsidRPr="0081572A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1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 w:rsidR="006D0DE7">
        <w:rPr>
          <w:rFonts w:eastAsiaTheme="minorEastAsia"/>
        </w:rPr>
        <w:t xml:space="preserve"> *</w:t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2</w:t>
      </w:r>
      <w:r w:rsidR="001A606D">
        <w:rPr>
          <w:rFonts w:eastAsiaTheme="minorEastAsia"/>
        </w:rPr>
        <w:t>6</w:t>
      </w:r>
      <w:r w:rsidR="006D0DE7">
        <w:rPr>
          <w:rFonts w:eastAsiaTheme="minorEastAsia"/>
        </w:rPr>
        <w:t>)</w:t>
      </w:r>
    </w:p>
    <w:p w14:paraId="4D64088C" w14:textId="4DCC876A" w:rsidR="006D0DE7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1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  <m:r>
          <w:rPr>
            <w:rFonts w:ascii="Cambria Math" w:eastAsiaTheme="minorEastAsia" w:hAnsi="Cambria Math"/>
          </w:rPr>
          <m:t>=0.866</m:t>
        </m:r>
      </m:oMath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2</w:t>
      </w:r>
      <w:r w:rsidR="001A606D">
        <w:rPr>
          <w:rFonts w:eastAsiaTheme="minorEastAsia"/>
        </w:rPr>
        <w:t>7</w:t>
      </w:r>
      <w:r w:rsidR="006D0DE7">
        <w:rPr>
          <w:rFonts w:eastAsiaTheme="minorEastAsia"/>
        </w:rPr>
        <w:t>)</w:t>
      </w:r>
    </w:p>
    <w:p w14:paraId="11A8C937" w14:textId="07A4E825" w:rsidR="006D0DE7" w:rsidRPr="00C51CB5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3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n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3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2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0</m:t>
        </m:r>
      </m:oMath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2</w:t>
      </w:r>
      <w:r w:rsidR="001A606D">
        <w:rPr>
          <w:rFonts w:eastAsiaTheme="minorEastAsia"/>
        </w:rPr>
        <w:t>8</w:t>
      </w:r>
      <w:r w:rsidR="006D0DE7">
        <w:rPr>
          <w:rFonts w:eastAsiaTheme="minorEastAsia"/>
        </w:rPr>
        <w:t>)</w:t>
      </w:r>
    </w:p>
    <w:p w14:paraId="133BFB1B" w14:textId="26567270" w:rsidR="006D0DE7" w:rsidRPr="0081572A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3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 w:rsidR="006D0DE7">
        <w:rPr>
          <w:rFonts w:eastAsiaTheme="minorEastAsia"/>
        </w:rPr>
        <w:t xml:space="preserve"> *</w:t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1A606D">
        <w:rPr>
          <w:rFonts w:eastAsiaTheme="minorEastAsia"/>
        </w:rPr>
        <w:t>29</w:t>
      </w:r>
      <w:r w:rsidR="006D0DE7">
        <w:rPr>
          <w:rFonts w:eastAsiaTheme="minorEastAsia"/>
        </w:rPr>
        <w:t>)</w:t>
      </w:r>
    </w:p>
    <w:p w14:paraId="7F1CF027" w14:textId="5339FCE4" w:rsidR="006D0DE7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3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3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3</m:t>
            </m:r>
          </m:sub>
        </m:sSub>
        <m:r>
          <w:rPr>
            <w:rFonts w:ascii="Cambria Math" w:eastAsiaTheme="minorEastAsia" w:hAnsi="Cambria Math"/>
          </w:rPr>
          <m:t>=0</m:t>
        </m:r>
      </m:oMath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3</w:t>
      </w:r>
      <w:r w:rsidR="001A606D">
        <w:rPr>
          <w:rFonts w:eastAsiaTheme="minorEastAsia"/>
        </w:rPr>
        <w:t>0</w:t>
      </w:r>
      <w:r w:rsidR="006D0DE7">
        <w:rPr>
          <w:rFonts w:eastAsiaTheme="minorEastAsia"/>
        </w:rPr>
        <w:t>)</w:t>
      </w:r>
    </w:p>
    <w:p w14:paraId="143614F6" w14:textId="2618967C" w:rsidR="006D0DE7" w:rsidRPr="00C51CB5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5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n*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λ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r>
          <w:rPr>
            <w:rFonts w:ascii="Cambria Math" w:hAnsi="Cambria Math"/>
          </w:rPr>
          <m:t>)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5*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20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°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e>
            </m:d>
          </m:e>
        </m:func>
        <m:r>
          <w:rPr>
            <w:rFonts w:ascii="Cambria Math" w:hAnsi="Cambria Math"/>
          </w:rPr>
          <m:t>=-0.866</m:t>
        </m:r>
      </m:oMath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3</w:t>
      </w:r>
      <w:r w:rsidR="001A606D">
        <w:rPr>
          <w:rFonts w:eastAsiaTheme="minorEastAsia"/>
        </w:rPr>
        <w:t>1</w:t>
      </w:r>
      <w:r w:rsidR="006D0DE7">
        <w:rPr>
          <w:rFonts w:eastAsiaTheme="minorEastAsia"/>
        </w:rPr>
        <w:t>)</w:t>
      </w:r>
    </w:p>
    <w:p w14:paraId="79CEE087" w14:textId="10A8EC95" w:rsidR="006D0DE7" w:rsidRPr="0081572A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5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 w:rsidR="006D0DE7">
        <w:rPr>
          <w:rFonts w:eastAsiaTheme="minorEastAsia"/>
        </w:rPr>
        <w:t xml:space="preserve"> *</w:t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0F131C">
        <w:rPr>
          <w:rFonts w:eastAsiaTheme="minorEastAsia"/>
        </w:rPr>
        <w:t>3</w:t>
      </w:r>
      <w:r w:rsidR="001A606D">
        <w:rPr>
          <w:rFonts w:eastAsiaTheme="minorEastAsia"/>
        </w:rPr>
        <w:t>2</w:t>
      </w:r>
      <w:r w:rsidR="006D0DE7">
        <w:rPr>
          <w:rFonts w:eastAsiaTheme="minorEastAsia"/>
        </w:rPr>
        <w:t>)</w:t>
      </w:r>
    </w:p>
    <w:p w14:paraId="10889FF8" w14:textId="3B8CD1B8" w:rsidR="006D0DE7" w:rsidRDefault="003F0C41" w:rsidP="006D0DE7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w5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d5</m:t>
            </m:r>
          </m:sub>
        </m:sSub>
        <m:r>
          <w:rPr>
            <w:rFonts w:ascii="Cambria Math" w:eastAsiaTheme="minorEastAsia" w:hAnsi="Cambria Math"/>
          </w:rPr>
          <m:t>*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5</m:t>
            </m:r>
          </m:sub>
        </m:sSub>
        <m:r>
          <w:rPr>
            <w:rFonts w:ascii="Cambria Math" w:eastAsiaTheme="minorEastAsia" w:hAnsi="Cambria Math"/>
          </w:rPr>
          <m:t>=</m:t>
        </m:r>
        <m:r>
          <w:rPr>
            <w:rFonts w:ascii="Cambria Math" w:hAnsi="Cambria Math"/>
          </w:rPr>
          <m:t>-0.866</m:t>
        </m:r>
      </m:oMath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</w:r>
      <w:r w:rsidR="006D0DE7">
        <w:rPr>
          <w:rFonts w:eastAsiaTheme="minorEastAsia"/>
        </w:rPr>
        <w:tab/>
        <w:t>(</w:t>
      </w:r>
      <w:r w:rsidR="002A1D60">
        <w:rPr>
          <w:rFonts w:eastAsiaTheme="minorEastAsia"/>
        </w:rPr>
        <w:t>3</w:t>
      </w:r>
      <w:r w:rsidR="001A606D">
        <w:rPr>
          <w:rFonts w:eastAsiaTheme="minorEastAsia"/>
        </w:rPr>
        <w:t>3</w:t>
      </w:r>
      <w:r w:rsidR="006D0DE7">
        <w:rPr>
          <w:rFonts w:eastAsiaTheme="minorEastAsia"/>
        </w:rPr>
        <w:t>)</w:t>
      </w:r>
    </w:p>
    <w:p w14:paraId="3692CD54" w14:textId="69DDC51B" w:rsidR="00F345AF" w:rsidRPr="00767509" w:rsidRDefault="00F345AF" w:rsidP="00F345AF">
      <w:pPr>
        <w:ind w:firstLine="0"/>
        <w:rPr>
          <w:rFonts w:eastAsiaTheme="minorEastAsia"/>
          <w:i/>
          <w:iCs/>
          <w:color w:val="000000" w:themeColor="text1"/>
          <w:sz w:val="18"/>
          <w:szCs w:val="18"/>
          <w:u w:val="single"/>
        </w:rPr>
      </w:pPr>
      <w:r w:rsidRPr="00767509">
        <w:rPr>
          <w:rFonts w:eastAsiaTheme="minorEastAsia"/>
          <w:i/>
          <w:iCs/>
          <w:color w:val="000000" w:themeColor="text1"/>
          <w:sz w:val="18"/>
          <w:szCs w:val="18"/>
          <w:u w:val="single"/>
        </w:rPr>
        <w:t>*Distribution factor calculations are taken from the formulas 4,5,6,7 of [1]</w:t>
      </w:r>
      <w:r w:rsidR="00767509" w:rsidRPr="00767509">
        <w:rPr>
          <w:rFonts w:eastAsiaTheme="minorEastAsia"/>
          <w:i/>
          <w:iCs/>
          <w:color w:val="000000" w:themeColor="text1"/>
          <w:sz w:val="18"/>
          <w:szCs w:val="18"/>
          <w:u w:val="single"/>
        </w:rPr>
        <w:t>.</w:t>
      </w:r>
    </w:p>
    <w:p w14:paraId="18F3EF4C" w14:textId="4F6B5343" w:rsidR="00767509" w:rsidRDefault="00767509" w:rsidP="00767509">
      <w:pPr>
        <w:pStyle w:val="Caption"/>
        <w:keepNext/>
        <w:ind w:firstLine="0"/>
        <w:jc w:val="center"/>
      </w:pPr>
      <w:r>
        <w:t xml:space="preserve">Table </w:t>
      </w:r>
      <w:fldSimple w:instr=" SEQ Table \* ARABIC ">
        <w:r w:rsidR="00392E32">
          <w:rPr>
            <w:noProof/>
          </w:rPr>
          <w:t>8</w:t>
        </w:r>
      </w:fldSimple>
      <w:r>
        <w:t xml:space="preserve"> : </w:t>
      </w:r>
      <w:r w:rsidRPr="0095085F">
        <w:t xml:space="preserve">Winding factor of the </w:t>
      </w:r>
      <w:r>
        <w:t>30</w:t>
      </w:r>
      <w:r w:rsidRPr="0095085F">
        <w:t xml:space="preserve"> Slot 20 Pole Machine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746"/>
        <w:gridCol w:w="718"/>
        <w:gridCol w:w="881"/>
        <w:gridCol w:w="968"/>
      </w:tblGrid>
      <w:tr w:rsidR="00DF2947" w14:paraId="7DF37A93" w14:textId="77777777" w:rsidTr="00767509">
        <w:trPr>
          <w:trHeight w:val="252"/>
          <w:jc w:val="center"/>
        </w:trPr>
        <w:tc>
          <w:tcPr>
            <w:tcW w:w="746" w:type="dxa"/>
          </w:tcPr>
          <w:p w14:paraId="20A9CE4D" w14:textId="77777777" w:rsidR="00DF2947" w:rsidRDefault="00DF2947" w:rsidP="00313976">
            <w:pPr>
              <w:ind w:firstLine="0"/>
            </w:pPr>
          </w:p>
        </w:tc>
        <w:tc>
          <w:tcPr>
            <w:tcW w:w="718" w:type="dxa"/>
          </w:tcPr>
          <w:p w14:paraId="2D5C274E" w14:textId="77777777" w:rsidR="00DF2947" w:rsidRDefault="00DF2947" w:rsidP="00313976">
            <w:pPr>
              <w:ind w:firstLine="0"/>
            </w:pPr>
            <w:r>
              <w:t>1</w:t>
            </w:r>
            <w:r w:rsidRPr="00850919">
              <w:rPr>
                <w:vertAlign w:val="superscript"/>
              </w:rPr>
              <w:t>st</w:t>
            </w:r>
            <w:r>
              <w:t xml:space="preserve"> </w:t>
            </w:r>
          </w:p>
        </w:tc>
        <w:tc>
          <w:tcPr>
            <w:tcW w:w="881" w:type="dxa"/>
          </w:tcPr>
          <w:p w14:paraId="435CB22E" w14:textId="77777777" w:rsidR="00DF2947" w:rsidRDefault="00DF2947" w:rsidP="00313976">
            <w:pPr>
              <w:ind w:firstLine="0"/>
            </w:pPr>
            <w:r>
              <w:t>3</w:t>
            </w:r>
            <w:r w:rsidRPr="00850919">
              <w:rPr>
                <w:vertAlign w:val="superscript"/>
              </w:rPr>
              <w:t>rd</w:t>
            </w:r>
          </w:p>
        </w:tc>
        <w:tc>
          <w:tcPr>
            <w:tcW w:w="968" w:type="dxa"/>
          </w:tcPr>
          <w:p w14:paraId="562C5631" w14:textId="77777777" w:rsidR="00DF2947" w:rsidRDefault="00DF2947" w:rsidP="00313976">
            <w:pPr>
              <w:ind w:firstLine="0"/>
            </w:pPr>
            <w:r>
              <w:t>5</w:t>
            </w:r>
            <w:r w:rsidRPr="00850919">
              <w:rPr>
                <w:vertAlign w:val="superscript"/>
              </w:rPr>
              <w:t>th</w:t>
            </w:r>
            <w:r>
              <w:t xml:space="preserve"> </w:t>
            </w:r>
          </w:p>
        </w:tc>
      </w:tr>
      <w:tr w:rsidR="00DF2947" w14:paraId="0F38B464" w14:textId="77777777" w:rsidTr="00767509">
        <w:trPr>
          <w:trHeight w:val="252"/>
          <w:jc w:val="center"/>
        </w:trPr>
        <w:tc>
          <w:tcPr>
            <w:tcW w:w="746" w:type="dxa"/>
          </w:tcPr>
          <w:p w14:paraId="00B2655F" w14:textId="77777777" w:rsidR="00DF2947" w:rsidRDefault="00DF2947" w:rsidP="00313976">
            <w:pPr>
              <w:ind w:firstLine="0"/>
            </w:pPr>
            <w:proofErr w:type="spellStart"/>
            <w:r>
              <w:t>kp</w:t>
            </w:r>
            <w:proofErr w:type="spellEnd"/>
          </w:p>
        </w:tc>
        <w:tc>
          <w:tcPr>
            <w:tcW w:w="718" w:type="dxa"/>
          </w:tcPr>
          <w:p w14:paraId="56E7ACAD" w14:textId="4AD9ED76" w:rsidR="00DF2947" w:rsidRDefault="00DF2947" w:rsidP="00313976">
            <w:pPr>
              <w:ind w:firstLine="0"/>
            </w:pPr>
            <w:r w:rsidRPr="006C1BAB">
              <w:t>0.</w:t>
            </w:r>
            <w:r w:rsidR="00C418C1">
              <w:t>8</w:t>
            </w:r>
            <w:r w:rsidRPr="006C1BAB">
              <w:t>66</w:t>
            </w:r>
          </w:p>
        </w:tc>
        <w:tc>
          <w:tcPr>
            <w:tcW w:w="881" w:type="dxa"/>
          </w:tcPr>
          <w:p w14:paraId="10D84769" w14:textId="0F22D148" w:rsidR="00DF2947" w:rsidRDefault="0007529C" w:rsidP="00313976">
            <w:pPr>
              <w:ind w:firstLine="0"/>
            </w:pPr>
            <w:r>
              <w:t>0</w:t>
            </w:r>
          </w:p>
        </w:tc>
        <w:tc>
          <w:tcPr>
            <w:tcW w:w="968" w:type="dxa"/>
          </w:tcPr>
          <w:p w14:paraId="54384EED" w14:textId="2DFE4EB4" w:rsidR="00DF2947" w:rsidRDefault="00572F76" w:rsidP="00313976">
            <w:pPr>
              <w:ind w:firstLine="0"/>
            </w:pPr>
            <w:r w:rsidRPr="00572F76">
              <w:t>-0.866</w:t>
            </w:r>
          </w:p>
        </w:tc>
      </w:tr>
      <w:tr w:rsidR="00DF2947" w14:paraId="08845BA2" w14:textId="77777777" w:rsidTr="00767509">
        <w:trPr>
          <w:trHeight w:val="244"/>
          <w:jc w:val="center"/>
        </w:trPr>
        <w:tc>
          <w:tcPr>
            <w:tcW w:w="746" w:type="dxa"/>
          </w:tcPr>
          <w:p w14:paraId="0D6D0F16" w14:textId="77777777" w:rsidR="00DF2947" w:rsidRDefault="00DF2947" w:rsidP="00313976">
            <w:pPr>
              <w:ind w:firstLine="0"/>
            </w:pPr>
            <w:proofErr w:type="spellStart"/>
            <w:r>
              <w:t>kd</w:t>
            </w:r>
            <w:proofErr w:type="spellEnd"/>
            <w:r>
              <w:t xml:space="preserve"> </w:t>
            </w:r>
          </w:p>
        </w:tc>
        <w:tc>
          <w:tcPr>
            <w:tcW w:w="718" w:type="dxa"/>
          </w:tcPr>
          <w:p w14:paraId="2BE87FA8" w14:textId="77777777" w:rsidR="00DF2947" w:rsidRDefault="00DF2947" w:rsidP="00313976">
            <w:pPr>
              <w:ind w:firstLine="0"/>
            </w:pPr>
            <w:r>
              <w:t>1</w:t>
            </w:r>
          </w:p>
        </w:tc>
        <w:tc>
          <w:tcPr>
            <w:tcW w:w="881" w:type="dxa"/>
          </w:tcPr>
          <w:p w14:paraId="11762082" w14:textId="77777777" w:rsidR="00DF2947" w:rsidRDefault="00DF2947" w:rsidP="00313976">
            <w:pPr>
              <w:ind w:firstLine="0"/>
            </w:pPr>
            <w:r>
              <w:t>1</w:t>
            </w:r>
          </w:p>
        </w:tc>
        <w:tc>
          <w:tcPr>
            <w:tcW w:w="968" w:type="dxa"/>
          </w:tcPr>
          <w:p w14:paraId="7BC9D1D9" w14:textId="77777777" w:rsidR="00DF2947" w:rsidRDefault="00DF2947" w:rsidP="00313976">
            <w:pPr>
              <w:ind w:firstLine="0"/>
            </w:pPr>
            <w:r>
              <w:t>1</w:t>
            </w:r>
          </w:p>
        </w:tc>
      </w:tr>
      <w:tr w:rsidR="00DF2947" w14:paraId="3F65FE50" w14:textId="77777777" w:rsidTr="00767509">
        <w:trPr>
          <w:trHeight w:val="244"/>
          <w:jc w:val="center"/>
        </w:trPr>
        <w:tc>
          <w:tcPr>
            <w:tcW w:w="746" w:type="dxa"/>
          </w:tcPr>
          <w:p w14:paraId="58BC1B9C" w14:textId="77777777" w:rsidR="00DF2947" w:rsidRDefault="00DF2947" w:rsidP="00313976">
            <w:pPr>
              <w:ind w:firstLine="0"/>
            </w:pPr>
            <w:r>
              <w:t xml:space="preserve">kw </w:t>
            </w:r>
          </w:p>
        </w:tc>
        <w:tc>
          <w:tcPr>
            <w:tcW w:w="718" w:type="dxa"/>
          </w:tcPr>
          <w:p w14:paraId="437C0DA2" w14:textId="65B29D0B" w:rsidR="00DF2947" w:rsidRDefault="00DF2947" w:rsidP="00313976">
            <w:pPr>
              <w:ind w:firstLine="0"/>
            </w:pPr>
            <w:r w:rsidRPr="006C1BAB">
              <w:t>0.</w:t>
            </w:r>
            <w:r w:rsidR="0007529C">
              <w:t>8</w:t>
            </w:r>
            <w:r>
              <w:t>66</w:t>
            </w:r>
          </w:p>
        </w:tc>
        <w:tc>
          <w:tcPr>
            <w:tcW w:w="881" w:type="dxa"/>
          </w:tcPr>
          <w:p w14:paraId="0923D127" w14:textId="524BDDC8" w:rsidR="00DF2947" w:rsidRDefault="0007529C" w:rsidP="00313976">
            <w:pPr>
              <w:ind w:firstLine="0"/>
            </w:pPr>
            <w:r>
              <w:t>0</w:t>
            </w:r>
          </w:p>
        </w:tc>
        <w:tc>
          <w:tcPr>
            <w:tcW w:w="968" w:type="dxa"/>
          </w:tcPr>
          <w:p w14:paraId="3E1B7BB7" w14:textId="12A8BC94" w:rsidR="00DF2947" w:rsidRDefault="00572F76" w:rsidP="00313976">
            <w:pPr>
              <w:ind w:firstLine="0"/>
            </w:pPr>
            <w:r w:rsidRPr="00572F76">
              <w:t>-0.866</w:t>
            </w:r>
          </w:p>
        </w:tc>
      </w:tr>
    </w:tbl>
    <w:p w14:paraId="20A923C5" w14:textId="72C07117" w:rsidR="000574F5" w:rsidRDefault="000574F5" w:rsidP="000574F5">
      <w:pPr>
        <w:jc w:val="center"/>
        <w:rPr>
          <w:rFonts w:eastAsiaTheme="minorEastAsia"/>
        </w:rPr>
      </w:pPr>
    </w:p>
    <w:p w14:paraId="5BBF6183" w14:textId="33A46CC6" w:rsidR="00E75FBC" w:rsidRDefault="00E75FBC" w:rsidP="00E75FBC">
      <w:pPr>
        <w:pStyle w:val="Heading2"/>
        <w:rPr>
          <w:rFonts w:eastAsiaTheme="minorEastAsia"/>
        </w:rPr>
      </w:pPr>
      <w:bookmarkStart w:id="10" w:name="_Toc104758670"/>
      <w:r>
        <w:rPr>
          <w:rFonts w:eastAsiaTheme="minorEastAsia"/>
        </w:rPr>
        <w:t>Comments</w:t>
      </w:r>
      <w:bookmarkEnd w:id="10"/>
    </w:p>
    <w:p w14:paraId="377DD986" w14:textId="136B9E04" w:rsidR="00313976" w:rsidRDefault="00313976" w:rsidP="00313976">
      <w:r>
        <w:t xml:space="preserve">Properties of Machine 1 has resulted in a winding distribution as shown in Table </w:t>
      </w:r>
      <w:r w:rsidR="009E04BC">
        <w:t>5</w:t>
      </w:r>
      <w:r>
        <w:t xml:space="preserve">. The winding factor coefficient of the third and fifth harmonic is noticeably high, meaning that the machine 1 will have high harmonics in its airgap MMF waveform. From </w:t>
      </w:r>
      <w:r w:rsidR="00881365">
        <w:t>F</w:t>
      </w:r>
      <w:r>
        <w:t>igure 1, the voltage vectors for third component are distributed on 0</w:t>
      </w:r>
      <w:r w:rsidRPr="00313976">
        <w:t>°</w:t>
      </w:r>
      <w:r>
        <w:t>,90</w:t>
      </w:r>
      <w:r w:rsidRPr="00313976">
        <w:t>°</w:t>
      </w:r>
      <w:r>
        <w:t>,180</w:t>
      </w:r>
      <w:r w:rsidRPr="00313976">
        <w:t>°</w:t>
      </w:r>
      <w:r>
        <w:t>,270</w:t>
      </w:r>
      <w:r w:rsidRPr="00313976">
        <w:t>°</w:t>
      </w:r>
      <w:r>
        <w:t xml:space="preserve"> degrees. Due to the machine winding</w:t>
      </w:r>
      <w:r w:rsidR="00F30E70">
        <w:t xml:space="preserve"> configuration</w:t>
      </w:r>
      <w:r>
        <w:t xml:space="preserve">, the third harmonic component vectors will have an angle of either </w:t>
      </w:r>
      <w:r w:rsidR="007A2041">
        <w:t>45</w:t>
      </w:r>
      <w:r w:rsidRPr="00313976">
        <w:t>°</w:t>
      </w:r>
      <w:r>
        <w:t xml:space="preserve"> or </w:t>
      </w:r>
      <w:r w:rsidR="007A2041">
        <w:t>225</w:t>
      </w:r>
      <w:r w:rsidRPr="00313976">
        <w:t>°</w:t>
      </w:r>
      <w:r>
        <w:t xml:space="preserve"> degrees</w:t>
      </w:r>
      <w:r w:rsidR="007A2041">
        <w:t>, stating that the third harmonic component will have a nonzero</w:t>
      </w:r>
      <w:r w:rsidR="004E4E84">
        <w:t xml:space="preserve"> comparable</w:t>
      </w:r>
      <w:r w:rsidR="007A2041">
        <w:t xml:space="preserve"> coefficient</w:t>
      </w:r>
      <w:r w:rsidR="004E4E84">
        <w:t>. This is proven by the winding factor coefficients</w:t>
      </w:r>
      <w:r w:rsidR="00280E7D">
        <w:t xml:space="preserve"> provided</w:t>
      </w:r>
      <w:r w:rsidR="004E4E84">
        <w:t xml:space="preserve"> </w:t>
      </w:r>
      <w:r w:rsidR="00280E7D">
        <w:t>i</w:t>
      </w:r>
      <w:r w:rsidR="004E4E84">
        <w:t xml:space="preserve">n Table </w:t>
      </w:r>
      <w:r w:rsidR="009E04BC">
        <w:t>6</w:t>
      </w:r>
      <w:r w:rsidR="007A2041">
        <w:t>.</w:t>
      </w:r>
      <w:r w:rsidR="00F30E70">
        <w:t xml:space="preserve"> The fifth harmonic component for machine 1 has a similar voltage vector distribution when compared to the fundamental component. However, since the angles of the voltages are different, </w:t>
      </w:r>
      <w:r w:rsidR="00F40CC5">
        <w:t>the</w:t>
      </w:r>
      <w:r w:rsidR="00F30E70">
        <w:t xml:space="preserve"> fifth harmonic component will </w:t>
      </w:r>
      <w:r w:rsidR="00194AF9">
        <w:t>exist,</w:t>
      </w:r>
      <w:r w:rsidR="00F30E70">
        <w:t xml:space="preserve"> but its magnitude will be </w:t>
      </w:r>
      <w:r w:rsidR="00194AF9">
        <w:t>relatively low</w:t>
      </w:r>
      <w:r w:rsidR="00F30E70">
        <w:t>.</w:t>
      </w:r>
    </w:p>
    <w:p w14:paraId="56E0BC50" w14:textId="057C8084" w:rsidR="00F31716" w:rsidRDefault="00F40CC5" w:rsidP="00F31716">
      <w:r>
        <w:t xml:space="preserve">Properties of Machine 2 has </w:t>
      </w:r>
      <w:r w:rsidR="00BA4065">
        <w:t>led</w:t>
      </w:r>
      <w:r>
        <w:t xml:space="preserve"> to a winding distribution show in Table </w:t>
      </w:r>
      <w:r w:rsidR="009E04BC">
        <w:t>7</w:t>
      </w:r>
      <w:r w:rsidR="00BA4065">
        <w:t xml:space="preserve">. </w:t>
      </w:r>
      <w:r w:rsidR="000807A4">
        <w:t xml:space="preserve">All the voltage vectors are provided in Figure 2. For the fundamental component, the resultant voltage vectors will have an angle of </w:t>
      </w:r>
      <w:r w:rsidR="00706BC7">
        <w:t>330</w:t>
      </w:r>
      <w:r w:rsidR="00706BC7" w:rsidRPr="00313976">
        <w:t>°</w:t>
      </w:r>
      <w:r w:rsidR="00706BC7">
        <w:t>, 210</w:t>
      </w:r>
      <w:r w:rsidR="00706BC7" w:rsidRPr="00313976">
        <w:t>°</w:t>
      </w:r>
      <w:r w:rsidR="00706BC7">
        <w:t xml:space="preserve"> or </w:t>
      </w:r>
      <w:r w:rsidR="00600D79">
        <w:t>90</w:t>
      </w:r>
      <w:r w:rsidR="00600D79" w:rsidRPr="00313976">
        <w:t>°</w:t>
      </w:r>
      <w:r w:rsidR="00260FDF">
        <w:t>. All the third harmonic component voltage vectors have 0</w:t>
      </w:r>
      <w:r w:rsidR="00260FDF" w:rsidRPr="00313976">
        <w:t>°</w:t>
      </w:r>
      <w:r w:rsidR="00260FDF">
        <w:t xml:space="preserve"> angles, meaning that </w:t>
      </w:r>
      <w:r w:rsidR="00E0369C">
        <w:t xml:space="preserve">independent of the winding configuration, </w:t>
      </w:r>
      <w:r w:rsidR="00260FDF">
        <w:t xml:space="preserve">there will be no third harmonic component on the airgap MMF. </w:t>
      </w:r>
      <w:r w:rsidR="00E0369C">
        <w:t>This can also be seen</w:t>
      </w:r>
      <w:r w:rsidR="003D5CC5">
        <w:t xml:space="preserve"> in</w:t>
      </w:r>
      <w:r w:rsidR="00E0369C">
        <w:t xml:space="preserve"> Table </w:t>
      </w:r>
      <w:r w:rsidR="005445D7">
        <w:t>8</w:t>
      </w:r>
      <w:r w:rsidR="003D5CC5">
        <w:t>;</w:t>
      </w:r>
      <w:r w:rsidR="00E0369C">
        <w:t xml:space="preserve"> the winding factor coefficient of the third harmonic is zero. The voltage vector distribution of fifth harmonic is the reverse of the fundamental. This causes a negative fifth harmonic in the airgap MMF</w:t>
      </w:r>
      <w:r w:rsidR="006A4255">
        <w:t>, it will rotate in the reverse direction</w:t>
      </w:r>
      <w:r w:rsidR="00E0369C">
        <w:t>.</w:t>
      </w:r>
      <w:r w:rsidR="003D5CC5">
        <w:t xml:space="preserve"> Including the large winding factor for fifth component, negative fifth component will probably result in undesirable, such as torque ripple, losses etc.</w:t>
      </w:r>
    </w:p>
    <w:p w14:paraId="0F74E32E" w14:textId="77777777" w:rsidR="00F31716" w:rsidRDefault="00F31716">
      <w:pPr>
        <w:ind w:firstLine="0"/>
        <w:jc w:val="left"/>
      </w:pPr>
      <w:r>
        <w:br w:type="page"/>
      </w:r>
    </w:p>
    <w:p w14:paraId="69E20063" w14:textId="4BE16ECA" w:rsidR="00F31716" w:rsidRDefault="00902169" w:rsidP="00F31716">
      <w:pPr>
        <w:pStyle w:val="Heading1"/>
      </w:pPr>
      <w:bookmarkStart w:id="11" w:name="_Toc104758671"/>
      <w:r>
        <w:lastRenderedPageBreak/>
        <w:t xml:space="preserve">Question 3: </w:t>
      </w:r>
      <w:r w:rsidR="00F31716" w:rsidRPr="00F31716">
        <w:t>2D FEA Modelling</w:t>
      </w:r>
      <w:bookmarkEnd w:id="11"/>
    </w:p>
    <w:p w14:paraId="34EAB17F" w14:textId="2DD1C3A9" w:rsidR="00AD7801" w:rsidRDefault="00AD7801" w:rsidP="00AD7801">
      <w:pPr>
        <w:rPr>
          <w:noProof/>
        </w:rPr>
      </w:pPr>
      <w:r>
        <w:rPr>
          <w:noProof/>
        </w:rPr>
        <w:t>Following machine model is constructed for 24 slot 20 pole machine</w:t>
      </w:r>
      <w:r w:rsidR="00F81577">
        <w:rPr>
          <w:noProof/>
        </w:rPr>
        <w:t xml:space="preserve"> The winding distribution is provided in Table </w:t>
      </w:r>
      <w:r w:rsidR="004C0A02">
        <w:rPr>
          <w:noProof/>
        </w:rPr>
        <w:t>5</w:t>
      </w:r>
      <w:r>
        <w:rPr>
          <w:noProof/>
        </w:rPr>
        <w:t>. The size</w:t>
      </w:r>
      <w:r w:rsidR="00F81577">
        <w:rPr>
          <w:noProof/>
        </w:rPr>
        <w:t>s</w:t>
      </w:r>
      <w:r>
        <w:rPr>
          <w:noProof/>
        </w:rPr>
        <w:t xml:space="preserve"> of machine is </w:t>
      </w:r>
      <w:r w:rsidR="00652BFC">
        <w:rPr>
          <w:noProof/>
        </w:rPr>
        <w:t>taken from [3].</w:t>
      </w:r>
      <w:r w:rsidR="00926EF0">
        <w:rPr>
          <w:noProof/>
        </w:rPr>
        <w:t xml:space="preserve"> In [3], an IPM machine parameters were provided, I tried to </w:t>
      </w:r>
      <w:r w:rsidR="00646721">
        <w:rPr>
          <w:noProof/>
        </w:rPr>
        <w:t>convert those parameters to a SMPMSM. The resultant machine</w:t>
      </w:r>
      <w:r w:rsidR="00F73273">
        <w:rPr>
          <w:noProof/>
        </w:rPr>
        <w:t>, provided in Figure 3,</w:t>
      </w:r>
      <w:r w:rsidR="00646721">
        <w:rPr>
          <w:noProof/>
        </w:rPr>
        <w:t xml:space="preserve"> is </w:t>
      </w:r>
      <w:r w:rsidR="00F73273">
        <w:rPr>
          <w:noProof/>
        </w:rPr>
        <w:t xml:space="preserve">quite </w:t>
      </w:r>
      <w:r w:rsidR="00646721">
        <w:rPr>
          <w:noProof/>
        </w:rPr>
        <w:t>open for optimization.</w:t>
      </w:r>
    </w:p>
    <w:p w14:paraId="2D391AFB" w14:textId="77777777" w:rsidR="009F754B" w:rsidRDefault="00AD7801" w:rsidP="009F754B">
      <w:pPr>
        <w:keepNext/>
        <w:jc w:val="center"/>
      </w:pPr>
      <w:r>
        <w:rPr>
          <w:noProof/>
        </w:rPr>
        <w:drawing>
          <wp:inline distT="0" distB="0" distL="0" distR="0" wp14:anchorId="2A52CE66" wp14:editId="7AEE5D6E">
            <wp:extent cx="2859482" cy="3028021"/>
            <wp:effectExtent l="0" t="0" r="0" b="1270"/>
            <wp:docPr id="6" name="Resi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356" r="22173"/>
                    <a:stretch/>
                  </pic:blipFill>
                  <pic:spPr bwMode="auto">
                    <a:xfrm>
                      <a:off x="0" y="0"/>
                      <a:ext cx="2861833" cy="3030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640A5C" w14:textId="160C2E7A" w:rsidR="00AD7801" w:rsidRPr="00AD7801" w:rsidRDefault="009F754B" w:rsidP="009F754B">
      <w:pPr>
        <w:pStyle w:val="Caption"/>
        <w:jc w:val="center"/>
      </w:pPr>
      <w:r>
        <w:t xml:space="preserve">Figure </w:t>
      </w:r>
      <w:fldSimple w:instr=" SEQ Figure \* ARABIC ">
        <w:r w:rsidR="001B14EC">
          <w:rPr>
            <w:noProof/>
          </w:rPr>
          <w:t>3</w:t>
        </w:r>
      </w:fldSimple>
      <w:r>
        <w:t>: FEA Model of the Machine</w:t>
      </w:r>
    </w:p>
    <w:p w14:paraId="3279B447" w14:textId="51A06B99" w:rsidR="00F31716" w:rsidRPr="00F31716" w:rsidRDefault="00FF549C" w:rsidP="00FF549C">
      <w:r>
        <w:t>With no excitation and 500rpm rotation</w:t>
      </w:r>
      <w:r w:rsidR="000B6B4A">
        <w:t>, induced phase voltages are provided in Figure 4, phase to phase voltages are provided in Figure 5.</w:t>
      </w:r>
    </w:p>
    <w:p w14:paraId="4BC9611F" w14:textId="77777777" w:rsidR="00395467" w:rsidRDefault="00395467" w:rsidP="00395467">
      <w:pPr>
        <w:keepNext/>
        <w:jc w:val="center"/>
      </w:pPr>
      <w:r>
        <w:rPr>
          <w:noProof/>
        </w:rPr>
        <w:drawing>
          <wp:inline distT="0" distB="0" distL="0" distR="0" wp14:anchorId="3BFC09B9" wp14:editId="725D24FF">
            <wp:extent cx="5189080" cy="2402524"/>
            <wp:effectExtent l="0" t="0" r="0" b="0"/>
            <wp:docPr id="7" name="Resi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20523" cy="2417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08D8F2" w14:textId="4C218BF5" w:rsidR="00395467" w:rsidRDefault="00395467" w:rsidP="00395467">
      <w:pPr>
        <w:pStyle w:val="Caption"/>
        <w:jc w:val="center"/>
      </w:pPr>
      <w:r>
        <w:t xml:space="preserve">Figure </w:t>
      </w:r>
      <w:fldSimple w:instr=" SEQ Figure \* ARABIC ">
        <w:r w:rsidR="001B14EC">
          <w:rPr>
            <w:noProof/>
          </w:rPr>
          <w:t>4</w:t>
        </w:r>
      </w:fldSimple>
      <w:r>
        <w:t>: Induced Phase Voltages</w:t>
      </w:r>
    </w:p>
    <w:p w14:paraId="6774818C" w14:textId="77777777" w:rsidR="00395467" w:rsidRDefault="00395467">
      <w:pPr>
        <w:ind w:firstLine="0"/>
        <w:jc w:val="left"/>
        <w:rPr>
          <w:i/>
          <w:iCs/>
          <w:color w:val="44546A" w:themeColor="text2"/>
          <w:sz w:val="18"/>
          <w:szCs w:val="18"/>
        </w:rPr>
      </w:pPr>
      <w:r>
        <w:br w:type="page"/>
      </w:r>
    </w:p>
    <w:p w14:paraId="44A41486" w14:textId="77777777" w:rsidR="00A95E57" w:rsidRDefault="00395467" w:rsidP="00A95E57">
      <w:pPr>
        <w:pStyle w:val="Caption"/>
        <w:keepNext/>
        <w:jc w:val="center"/>
      </w:pPr>
      <w:r>
        <w:rPr>
          <w:noProof/>
        </w:rPr>
        <w:lastRenderedPageBreak/>
        <w:drawing>
          <wp:inline distT="0" distB="0" distL="0" distR="0" wp14:anchorId="1E83A3EE" wp14:editId="6CC9179B">
            <wp:extent cx="5009566" cy="2319409"/>
            <wp:effectExtent l="0" t="0" r="635" b="5080"/>
            <wp:docPr id="9" name="Resi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028006" cy="2327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E8279" w14:textId="7951F833" w:rsidR="00395467" w:rsidRDefault="00A95E57" w:rsidP="00A95E57">
      <w:pPr>
        <w:pStyle w:val="Caption"/>
        <w:jc w:val="center"/>
      </w:pPr>
      <w:r>
        <w:t xml:space="preserve">Figure </w:t>
      </w:r>
      <w:fldSimple w:instr=" SEQ Figure \* ARABIC ">
        <w:r w:rsidR="001B14EC">
          <w:rPr>
            <w:noProof/>
          </w:rPr>
          <w:t>5</w:t>
        </w:r>
      </w:fldSimple>
      <w:r>
        <w:t>: Induced Phase to Phase Voltages</w:t>
      </w:r>
    </w:p>
    <w:p w14:paraId="131AF8A9" w14:textId="6BC0D626" w:rsidR="00742836" w:rsidRDefault="00742836" w:rsidP="00742836">
      <w:pPr>
        <w:pStyle w:val="Caption"/>
        <w:keepNext/>
        <w:jc w:val="center"/>
      </w:pPr>
      <w:r>
        <w:t xml:space="preserve">Table </w:t>
      </w:r>
      <w:fldSimple w:instr=" SEQ Table \* ARABIC ">
        <w:r w:rsidR="00C92CEA">
          <w:rPr>
            <w:noProof/>
          </w:rPr>
          <w:t>8</w:t>
        </w:r>
      </w:fldSimple>
      <w:r>
        <w:t>: Harmonic components of back emf voltage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13"/>
        <w:gridCol w:w="1701"/>
        <w:gridCol w:w="1559"/>
        <w:gridCol w:w="1559"/>
      </w:tblGrid>
      <w:tr w:rsidR="00742836" w14:paraId="7CB10B8A" w14:textId="77777777" w:rsidTr="00CD3FF8">
        <w:trPr>
          <w:trHeight w:val="252"/>
          <w:jc w:val="center"/>
        </w:trPr>
        <w:tc>
          <w:tcPr>
            <w:tcW w:w="1613" w:type="dxa"/>
          </w:tcPr>
          <w:p w14:paraId="0CC22684" w14:textId="77777777" w:rsidR="00742836" w:rsidRDefault="00742836" w:rsidP="00CD3FF8">
            <w:pPr>
              <w:ind w:firstLine="0"/>
              <w:jc w:val="center"/>
            </w:pPr>
          </w:p>
        </w:tc>
        <w:tc>
          <w:tcPr>
            <w:tcW w:w="1701" w:type="dxa"/>
          </w:tcPr>
          <w:p w14:paraId="0F4C557F" w14:textId="77777777" w:rsidR="00742836" w:rsidRDefault="00742836" w:rsidP="00CD3FF8">
            <w:pPr>
              <w:ind w:firstLine="0"/>
              <w:jc w:val="center"/>
            </w:pPr>
            <w:r>
              <w:t>1</w:t>
            </w:r>
            <w:r w:rsidRPr="00850919">
              <w:rPr>
                <w:vertAlign w:val="superscript"/>
              </w:rPr>
              <w:t>st</w:t>
            </w:r>
            <w:r>
              <w:t xml:space="preserve"> component</w:t>
            </w:r>
          </w:p>
        </w:tc>
        <w:tc>
          <w:tcPr>
            <w:tcW w:w="1559" w:type="dxa"/>
          </w:tcPr>
          <w:p w14:paraId="7E789DCF" w14:textId="77777777" w:rsidR="00742836" w:rsidRDefault="00742836" w:rsidP="00CD3FF8">
            <w:pPr>
              <w:ind w:firstLine="0"/>
              <w:jc w:val="center"/>
            </w:pPr>
            <w:r>
              <w:t>3</w:t>
            </w:r>
            <w:r w:rsidRPr="00455633">
              <w:rPr>
                <w:vertAlign w:val="superscript"/>
              </w:rPr>
              <w:t>rd</w:t>
            </w:r>
            <w:r>
              <w:t xml:space="preserve"> component</w:t>
            </w:r>
          </w:p>
        </w:tc>
        <w:tc>
          <w:tcPr>
            <w:tcW w:w="1559" w:type="dxa"/>
          </w:tcPr>
          <w:p w14:paraId="744B02A3" w14:textId="77777777" w:rsidR="00742836" w:rsidRDefault="00742836" w:rsidP="00CD3FF8">
            <w:pPr>
              <w:ind w:firstLine="0"/>
              <w:jc w:val="center"/>
            </w:pPr>
            <w:r>
              <w:t>5</w:t>
            </w:r>
            <w:r w:rsidRPr="00850919">
              <w:rPr>
                <w:vertAlign w:val="superscript"/>
              </w:rPr>
              <w:t>th</w:t>
            </w:r>
            <w:r>
              <w:t xml:space="preserve"> component</w:t>
            </w:r>
          </w:p>
        </w:tc>
      </w:tr>
      <w:tr w:rsidR="00742836" w14:paraId="315DF571" w14:textId="77777777" w:rsidTr="00CD3FF8">
        <w:trPr>
          <w:trHeight w:val="252"/>
          <w:jc w:val="center"/>
        </w:trPr>
        <w:tc>
          <w:tcPr>
            <w:tcW w:w="1613" w:type="dxa"/>
          </w:tcPr>
          <w:p w14:paraId="2F14B5BA" w14:textId="77777777" w:rsidR="00742836" w:rsidRDefault="00742836" w:rsidP="00CD3FF8">
            <w:pPr>
              <w:ind w:firstLine="0"/>
              <w:jc w:val="center"/>
            </w:pPr>
            <w:r>
              <w:t>Phase</w:t>
            </w:r>
          </w:p>
        </w:tc>
        <w:tc>
          <w:tcPr>
            <w:tcW w:w="1701" w:type="dxa"/>
          </w:tcPr>
          <w:p w14:paraId="488C7F81" w14:textId="77777777" w:rsidR="00742836" w:rsidRDefault="00742836" w:rsidP="00CD3FF8">
            <w:pPr>
              <w:ind w:firstLine="0"/>
              <w:jc w:val="center"/>
            </w:pPr>
            <w:r w:rsidRPr="006C1BAB">
              <w:t>0.</w:t>
            </w:r>
            <w:r>
              <w:t>8</w:t>
            </w:r>
            <w:r w:rsidRPr="006C1BAB">
              <w:t>66</w:t>
            </w:r>
          </w:p>
        </w:tc>
        <w:tc>
          <w:tcPr>
            <w:tcW w:w="1559" w:type="dxa"/>
          </w:tcPr>
          <w:p w14:paraId="51045706" w14:textId="77777777" w:rsidR="00742836" w:rsidRDefault="00742836" w:rsidP="00CD3FF8">
            <w:pPr>
              <w:ind w:firstLine="0"/>
              <w:jc w:val="center"/>
            </w:pPr>
            <w:r>
              <w:t>1.628</w:t>
            </w:r>
          </w:p>
        </w:tc>
        <w:tc>
          <w:tcPr>
            <w:tcW w:w="1559" w:type="dxa"/>
          </w:tcPr>
          <w:p w14:paraId="2E8B4EE2" w14:textId="77777777" w:rsidR="00742836" w:rsidRDefault="00742836" w:rsidP="00CD3FF8">
            <w:pPr>
              <w:ind w:firstLine="0"/>
              <w:jc w:val="center"/>
            </w:pPr>
            <w:r>
              <w:t>0.462</w:t>
            </w:r>
          </w:p>
        </w:tc>
      </w:tr>
      <w:tr w:rsidR="00742836" w14:paraId="3067367F" w14:textId="77777777" w:rsidTr="00CD3FF8">
        <w:trPr>
          <w:trHeight w:val="244"/>
          <w:jc w:val="center"/>
        </w:trPr>
        <w:tc>
          <w:tcPr>
            <w:tcW w:w="1613" w:type="dxa"/>
          </w:tcPr>
          <w:p w14:paraId="7C9DB282" w14:textId="77777777" w:rsidR="00742836" w:rsidRDefault="00742836" w:rsidP="00CD3FF8">
            <w:pPr>
              <w:ind w:firstLine="0"/>
              <w:jc w:val="center"/>
            </w:pPr>
            <w:r>
              <w:t>Phase to Phase</w:t>
            </w:r>
          </w:p>
        </w:tc>
        <w:tc>
          <w:tcPr>
            <w:tcW w:w="1701" w:type="dxa"/>
          </w:tcPr>
          <w:p w14:paraId="48D629D9" w14:textId="77777777" w:rsidR="00742836" w:rsidRDefault="00742836" w:rsidP="00CD3FF8">
            <w:pPr>
              <w:ind w:firstLine="0"/>
              <w:jc w:val="center"/>
            </w:pPr>
            <w:r>
              <w:t>44.07</w:t>
            </w:r>
          </w:p>
        </w:tc>
        <w:tc>
          <w:tcPr>
            <w:tcW w:w="1559" w:type="dxa"/>
          </w:tcPr>
          <w:p w14:paraId="5B105727" w14:textId="77777777" w:rsidR="00742836" w:rsidRDefault="00742836" w:rsidP="00CD3FF8">
            <w:pPr>
              <w:ind w:firstLine="0"/>
              <w:jc w:val="center"/>
            </w:pPr>
            <w:r>
              <w:t>1.22</w:t>
            </w:r>
          </w:p>
        </w:tc>
        <w:tc>
          <w:tcPr>
            <w:tcW w:w="1559" w:type="dxa"/>
          </w:tcPr>
          <w:p w14:paraId="1CEC4D89" w14:textId="77777777" w:rsidR="00742836" w:rsidRDefault="00742836" w:rsidP="00CD3FF8">
            <w:pPr>
              <w:ind w:firstLine="0"/>
              <w:jc w:val="center"/>
            </w:pPr>
            <w:r>
              <w:t>1.25</w:t>
            </w:r>
          </w:p>
        </w:tc>
      </w:tr>
    </w:tbl>
    <w:p w14:paraId="2AB07E0F" w14:textId="77777777" w:rsidR="00742836" w:rsidRDefault="00742836" w:rsidP="00313976"/>
    <w:p w14:paraId="3C78A454" w14:textId="02A262AF" w:rsidR="007A2041" w:rsidRDefault="00071546" w:rsidP="00313976">
      <w:r>
        <w:t>Flux density distribution at time 1.85ms is provided in Figure 6.</w:t>
      </w:r>
    </w:p>
    <w:p w14:paraId="32420BD2" w14:textId="77777777" w:rsidR="002C4750" w:rsidRDefault="00395467" w:rsidP="00455633">
      <w:pPr>
        <w:keepNext/>
        <w:jc w:val="center"/>
      </w:pPr>
      <w:r>
        <w:rPr>
          <w:noProof/>
        </w:rPr>
        <w:drawing>
          <wp:inline distT="0" distB="0" distL="0" distR="0" wp14:anchorId="665988FE" wp14:editId="107F6E00">
            <wp:extent cx="5463961" cy="2529792"/>
            <wp:effectExtent l="0" t="0" r="3810" b="4445"/>
            <wp:docPr id="10" name="Resi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87741" cy="2540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F2B40D" w14:textId="7F82BC88" w:rsidR="00455633" w:rsidRDefault="002C4750" w:rsidP="00455633">
      <w:pPr>
        <w:pStyle w:val="Caption"/>
        <w:jc w:val="center"/>
      </w:pPr>
      <w:r>
        <w:t xml:space="preserve">Figure </w:t>
      </w:r>
      <w:fldSimple w:instr=" SEQ Figure \* ARABIC ">
        <w:r w:rsidR="001B14EC">
          <w:rPr>
            <w:noProof/>
          </w:rPr>
          <w:t>6</w:t>
        </w:r>
      </w:fldSimple>
      <w:r>
        <w:t>: Flux Density Magnitude Distribution at t=18.5ms</w:t>
      </w:r>
    </w:p>
    <w:p w14:paraId="4767D636" w14:textId="6A523EDB" w:rsidR="00455633" w:rsidRDefault="00455633">
      <w:pPr>
        <w:ind w:firstLine="0"/>
        <w:jc w:val="left"/>
      </w:pPr>
      <w:r>
        <w:br w:type="page"/>
      </w:r>
    </w:p>
    <w:p w14:paraId="6B7EB8C2" w14:textId="649BCA32" w:rsidR="00A9160F" w:rsidRDefault="00767509" w:rsidP="00767509">
      <w:pPr>
        <w:pStyle w:val="Heading1"/>
      </w:pPr>
      <w:bookmarkStart w:id="12" w:name="_Toc104758672"/>
      <w:r>
        <w:lastRenderedPageBreak/>
        <w:t>References</w:t>
      </w:r>
      <w:bookmarkEnd w:id="12"/>
    </w:p>
    <w:p w14:paraId="3C45B69E" w14:textId="2AAD1C48" w:rsidR="004E126C" w:rsidRPr="004E126C" w:rsidRDefault="00767509" w:rsidP="004E126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t xml:space="preserve">[1] </w:t>
      </w:r>
      <w:r w:rsidR="004E126C">
        <w:t xml:space="preserve">- </w:t>
      </w:r>
      <w:r w:rsidR="004E126C">
        <w:fldChar w:fldCharType="begin" w:fldLock="1"/>
      </w:r>
      <w:r w:rsidR="004E126C">
        <w:instrText xml:space="preserve">ADDIN Mendeley Bibliography CSL_BIBLIOGRAPHY </w:instrText>
      </w:r>
      <w:r w:rsidR="004E126C">
        <w:fldChar w:fldCharType="separate"/>
      </w:r>
      <w:r w:rsidR="004E126C" w:rsidRPr="004E126C">
        <w:rPr>
          <w:rFonts w:ascii="Calibri" w:hAnsi="Calibri" w:cs="Calibri"/>
          <w:noProof/>
          <w:szCs w:val="24"/>
        </w:rPr>
        <w:t xml:space="preserve">Li, G. J., Ren, B., &amp; Zhu, Z. Q. (2017). Design guidelines for fractional slot multi-phase modular permanent magnet machines. </w:t>
      </w:r>
      <w:r w:rsidR="004E126C" w:rsidRPr="004E126C">
        <w:rPr>
          <w:rFonts w:ascii="Calibri" w:hAnsi="Calibri" w:cs="Calibri"/>
          <w:i/>
          <w:iCs/>
          <w:noProof/>
          <w:szCs w:val="24"/>
        </w:rPr>
        <w:t>IET Electric Power Applications</w:t>
      </w:r>
      <w:r w:rsidR="004E126C" w:rsidRPr="004E126C">
        <w:rPr>
          <w:rFonts w:ascii="Calibri" w:hAnsi="Calibri" w:cs="Calibri"/>
          <w:noProof/>
          <w:szCs w:val="24"/>
        </w:rPr>
        <w:t xml:space="preserve">, </w:t>
      </w:r>
      <w:r w:rsidR="004E126C" w:rsidRPr="004E126C">
        <w:rPr>
          <w:rFonts w:ascii="Calibri" w:hAnsi="Calibri" w:cs="Calibri"/>
          <w:i/>
          <w:iCs/>
          <w:noProof/>
          <w:szCs w:val="24"/>
        </w:rPr>
        <w:t>11</w:t>
      </w:r>
      <w:r w:rsidR="004E126C" w:rsidRPr="004E126C">
        <w:rPr>
          <w:rFonts w:ascii="Calibri" w:hAnsi="Calibri" w:cs="Calibri"/>
          <w:noProof/>
          <w:szCs w:val="24"/>
        </w:rPr>
        <w:t>(6), 1023–1031. https://doi.org/10.1049/iet-epa.2016.0616</w:t>
      </w:r>
    </w:p>
    <w:p w14:paraId="5A781E88" w14:textId="3C83CE3B" w:rsidR="004E126C" w:rsidRDefault="004E126C" w:rsidP="004E126C">
      <w:pPr>
        <w:ind w:firstLine="0"/>
        <w:rPr>
          <w:rStyle w:val="Hyperlink"/>
        </w:rPr>
      </w:pPr>
      <w:r>
        <w:fldChar w:fldCharType="end"/>
      </w:r>
      <w:r>
        <w:t xml:space="preserve">[2] - </w:t>
      </w:r>
      <w:hyperlink r:id="rId17" w:history="1">
        <w:r>
          <w:rPr>
            <w:rStyle w:val="Hyperlink"/>
          </w:rPr>
          <w:t>https://www.emetor.com/windings/</w:t>
        </w:r>
      </w:hyperlink>
    </w:p>
    <w:p w14:paraId="278B8B2C" w14:textId="51E42400" w:rsidR="00D20D16" w:rsidRPr="00767509" w:rsidRDefault="00D20D16" w:rsidP="00D20D16">
      <w:pPr>
        <w:ind w:firstLine="0"/>
        <w:jc w:val="left"/>
      </w:pPr>
      <w:r>
        <w:t>[3] -</w:t>
      </w:r>
      <w:r w:rsidR="00D10657" w:rsidRPr="00D10657">
        <w:t xml:space="preserve"> </w:t>
      </w:r>
      <w:r w:rsidR="00D10657">
        <w:t>Study of a Permanent Magnet Motor with MAXWELL 2D: Example of the 2004 Prius IPM Motor</w:t>
      </w:r>
      <w:r w:rsidR="00942F3D">
        <w:t xml:space="preserve"> - ANSYS</w:t>
      </w:r>
    </w:p>
    <w:sectPr w:rsidR="00D20D16" w:rsidRPr="00767509" w:rsidSect="00CC5B52">
      <w:footerReference w:type="default" r:id="rId18"/>
      <w:pgSz w:w="12240" w:h="15840"/>
      <w:pgMar w:top="1440" w:right="1080" w:bottom="1440" w:left="108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873DA6" w14:textId="77777777" w:rsidR="003F0C41" w:rsidRDefault="003F0C41" w:rsidP="00CC5B52">
      <w:pPr>
        <w:spacing w:after="0" w:line="240" w:lineRule="auto"/>
      </w:pPr>
      <w:r>
        <w:separator/>
      </w:r>
    </w:p>
  </w:endnote>
  <w:endnote w:type="continuationSeparator" w:id="0">
    <w:p w14:paraId="7259399D" w14:textId="77777777" w:rsidR="003F0C41" w:rsidRDefault="003F0C41" w:rsidP="00CC5B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2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696675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73F7EC" w14:textId="4A9A27A8" w:rsidR="00A37663" w:rsidRDefault="00A376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F31336C" w14:textId="77777777" w:rsidR="00A37663" w:rsidRDefault="00A376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7E715C" w14:textId="77777777" w:rsidR="003F0C41" w:rsidRDefault="003F0C41" w:rsidP="00CC5B52">
      <w:pPr>
        <w:spacing w:after="0" w:line="240" w:lineRule="auto"/>
      </w:pPr>
      <w:r>
        <w:separator/>
      </w:r>
    </w:p>
  </w:footnote>
  <w:footnote w:type="continuationSeparator" w:id="0">
    <w:p w14:paraId="5A087C3C" w14:textId="77777777" w:rsidR="003F0C41" w:rsidRDefault="003F0C41" w:rsidP="00CC5B5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BC477F"/>
    <w:multiLevelType w:val="hybridMultilevel"/>
    <w:tmpl w:val="03CCFA38"/>
    <w:lvl w:ilvl="0" w:tplc="DB46AADA">
      <w:numFmt w:val="bullet"/>
      <w:lvlText w:val=""/>
      <w:lvlJc w:val="left"/>
      <w:pPr>
        <w:ind w:left="144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2380261C"/>
    <w:multiLevelType w:val="hybridMultilevel"/>
    <w:tmpl w:val="58948E98"/>
    <w:lvl w:ilvl="0" w:tplc="FEE2F12A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C7D6159"/>
    <w:multiLevelType w:val="hybridMultilevel"/>
    <w:tmpl w:val="9F947C14"/>
    <w:lvl w:ilvl="0" w:tplc="E54EA32E">
      <w:numFmt w:val="bullet"/>
      <w:lvlText w:val=""/>
      <w:lvlJc w:val="left"/>
      <w:pPr>
        <w:ind w:left="180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 w15:restartNumberingAfterBreak="0">
    <w:nsid w:val="44761402"/>
    <w:multiLevelType w:val="hybridMultilevel"/>
    <w:tmpl w:val="C1C8B9B8"/>
    <w:lvl w:ilvl="0" w:tplc="56D2158A">
      <w:numFmt w:val="bullet"/>
      <w:lvlText w:val=""/>
      <w:lvlJc w:val="left"/>
      <w:pPr>
        <w:ind w:left="108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6B3C283F"/>
    <w:multiLevelType w:val="multilevel"/>
    <w:tmpl w:val="873435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73611DF4"/>
    <w:multiLevelType w:val="multilevel"/>
    <w:tmpl w:val="909089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921522302">
    <w:abstractNumId w:val="4"/>
  </w:num>
  <w:num w:numId="2" w16cid:durableId="124129975">
    <w:abstractNumId w:val="5"/>
  </w:num>
  <w:num w:numId="3" w16cid:durableId="729380349">
    <w:abstractNumId w:val="1"/>
  </w:num>
  <w:num w:numId="4" w16cid:durableId="1267034990">
    <w:abstractNumId w:val="3"/>
  </w:num>
  <w:num w:numId="5" w16cid:durableId="1584757631">
    <w:abstractNumId w:val="0"/>
  </w:num>
  <w:num w:numId="6" w16cid:durableId="16165214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1FDE"/>
    <w:rsid w:val="000044C1"/>
    <w:rsid w:val="00005683"/>
    <w:rsid w:val="00005C0A"/>
    <w:rsid w:val="000108D2"/>
    <w:rsid w:val="00021712"/>
    <w:rsid w:val="000218A5"/>
    <w:rsid w:val="00021A2C"/>
    <w:rsid w:val="00021ABB"/>
    <w:rsid w:val="00025AB5"/>
    <w:rsid w:val="0002684A"/>
    <w:rsid w:val="00033D71"/>
    <w:rsid w:val="00033F0A"/>
    <w:rsid w:val="00044D78"/>
    <w:rsid w:val="00050EFF"/>
    <w:rsid w:val="00053E3A"/>
    <w:rsid w:val="000574F5"/>
    <w:rsid w:val="000653F5"/>
    <w:rsid w:val="00071546"/>
    <w:rsid w:val="0007529C"/>
    <w:rsid w:val="0008041C"/>
    <w:rsid w:val="000807A4"/>
    <w:rsid w:val="000860D4"/>
    <w:rsid w:val="00092172"/>
    <w:rsid w:val="0009478D"/>
    <w:rsid w:val="00096FCF"/>
    <w:rsid w:val="000B173A"/>
    <w:rsid w:val="000B6427"/>
    <w:rsid w:val="000B6B4A"/>
    <w:rsid w:val="000B7F9E"/>
    <w:rsid w:val="000C674B"/>
    <w:rsid w:val="000D1B56"/>
    <w:rsid w:val="000D310D"/>
    <w:rsid w:val="000D6CE7"/>
    <w:rsid w:val="000E0556"/>
    <w:rsid w:val="000E1C53"/>
    <w:rsid w:val="000F04DC"/>
    <w:rsid w:val="000F131C"/>
    <w:rsid w:val="000F7178"/>
    <w:rsid w:val="0010135B"/>
    <w:rsid w:val="001029B4"/>
    <w:rsid w:val="0011144F"/>
    <w:rsid w:val="0013012C"/>
    <w:rsid w:val="001311FB"/>
    <w:rsid w:val="0013165D"/>
    <w:rsid w:val="00135A2D"/>
    <w:rsid w:val="0014021A"/>
    <w:rsid w:val="0015263D"/>
    <w:rsid w:val="00156C6F"/>
    <w:rsid w:val="00161526"/>
    <w:rsid w:val="00161F13"/>
    <w:rsid w:val="001642B7"/>
    <w:rsid w:val="001643DB"/>
    <w:rsid w:val="00167C4D"/>
    <w:rsid w:val="00167E80"/>
    <w:rsid w:val="0017158A"/>
    <w:rsid w:val="00173B65"/>
    <w:rsid w:val="001741EC"/>
    <w:rsid w:val="001831EE"/>
    <w:rsid w:val="001871B8"/>
    <w:rsid w:val="0018797F"/>
    <w:rsid w:val="00191AB5"/>
    <w:rsid w:val="0019377B"/>
    <w:rsid w:val="00194AF9"/>
    <w:rsid w:val="00195B98"/>
    <w:rsid w:val="00196B7B"/>
    <w:rsid w:val="001A4BAA"/>
    <w:rsid w:val="001A606D"/>
    <w:rsid w:val="001B12C1"/>
    <w:rsid w:val="001B14EC"/>
    <w:rsid w:val="001B1FDE"/>
    <w:rsid w:val="001C61DE"/>
    <w:rsid w:val="001C71E0"/>
    <w:rsid w:val="001D179E"/>
    <w:rsid w:val="001D22FF"/>
    <w:rsid w:val="001D28BA"/>
    <w:rsid w:val="001D387F"/>
    <w:rsid w:val="001D78F1"/>
    <w:rsid w:val="001E1BD5"/>
    <w:rsid w:val="001E7501"/>
    <w:rsid w:val="001F0BDC"/>
    <w:rsid w:val="001F5500"/>
    <w:rsid w:val="00201971"/>
    <w:rsid w:val="00204BBC"/>
    <w:rsid w:val="002227D7"/>
    <w:rsid w:val="0022467B"/>
    <w:rsid w:val="0022742D"/>
    <w:rsid w:val="0023092B"/>
    <w:rsid w:val="00231EF6"/>
    <w:rsid w:val="0023759B"/>
    <w:rsid w:val="002402AB"/>
    <w:rsid w:val="002413C1"/>
    <w:rsid w:val="00242321"/>
    <w:rsid w:val="00242FCB"/>
    <w:rsid w:val="00260D79"/>
    <w:rsid w:val="00260FDF"/>
    <w:rsid w:val="0026457E"/>
    <w:rsid w:val="002718B2"/>
    <w:rsid w:val="00271D8D"/>
    <w:rsid w:val="00280E7D"/>
    <w:rsid w:val="002818F6"/>
    <w:rsid w:val="00291AB1"/>
    <w:rsid w:val="002A1D60"/>
    <w:rsid w:val="002B3B1D"/>
    <w:rsid w:val="002C178D"/>
    <w:rsid w:val="002C4750"/>
    <w:rsid w:val="002C5C2D"/>
    <w:rsid w:val="002D165A"/>
    <w:rsid w:val="002D2A71"/>
    <w:rsid w:val="002D32DB"/>
    <w:rsid w:val="002E1376"/>
    <w:rsid w:val="002E5A75"/>
    <w:rsid w:val="002E65BA"/>
    <w:rsid w:val="003015C3"/>
    <w:rsid w:val="00304C21"/>
    <w:rsid w:val="00307008"/>
    <w:rsid w:val="0031194F"/>
    <w:rsid w:val="00313976"/>
    <w:rsid w:val="003144FF"/>
    <w:rsid w:val="00317120"/>
    <w:rsid w:val="00324E15"/>
    <w:rsid w:val="00332261"/>
    <w:rsid w:val="00343164"/>
    <w:rsid w:val="00343CAD"/>
    <w:rsid w:val="00345DA0"/>
    <w:rsid w:val="003532DD"/>
    <w:rsid w:val="00353F99"/>
    <w:rsid w:val="00360295"/>
    <w:rsid w:val="0036576E"/>
    <w:rsid w:val="00384840"/>
    <w:rsid w:val="00385DF2"/>
    <w:rsid w:val="00391E2C"/>
    <w:rsid w:val="00392E32"/>
    <w:rsid w:val="003932DB"/>
    <w:rsid w:val="00395467"/>
    <w:rsid w:val="00397E1F"/>
    <w:rsid w:val="003A06E6"/>
    <w:rsid w:val="003A2FFA"/>
    <w:rsid w:val="003B24C4"/>
    <w:rsid w:val="003B3BFB"/>
    <w:rsid w:val="003B484C"/>
    <w:rsid w:val="003C0E70"/>
    <w:rsid w:val="003C162E"/>
    <w:rsid w:val="003C42C3"/>
    <w:rsid w:val="003C6202"/>
    <w:rsid w:val="003D0903"/>
    <w:rsid w:val="003D54B7"/>
    <w:rsid w:val="003D5CC5"/>
    <w:rsid w:val="003E5A33"/>
    <w:rsid w:val="003E7AD2"/>
    <w:rsid w:val="003F0755"/>
    <w:rsid w:val="003F0C41"/>
    <w:rsid w:val="003F4066"/>
    <w:rsid w:val="003F414D"/>
    <w:rsid w:val="004127B1"/>
    <w:rsid w:val="0041753C"/>
    <w:rsid w:val="00417700"/>
    <w:rsid w:val="0042393B"/>
    <w:rsid w:val="00425D35"/>
    <w:rsid w:val="00430681"/>
    <w:rsid w:val="0044200A"/>
    <w:rsid w:val="00443E8C"/>
    <w:rsid w:val="00444FD9"/>
    <w:rsid w:val="00450E6B"/>
    <w:rsid w:val="00455633"/>
    <w:rsid w:val="004578B3"/>
    <w:rsid w:val="004675C9"/>
    <w:rsid w:val="0047366B"/>
    <w:rsid w:val="004775F3"/>
    <w:rsid w:val="0048279B"/>
    <w:rsid w:val="004851B6"/>
    <w:rsid w:val="004860F6"/>
    <w:rsid w:val="00491B47"/>
    <w:rsid w:val="00492B59"/>
    <w:rsid w:val="00493879"/>
    <w:rsid w:val="00497180"/>
    <w:rsid w:val="004B2A4C"/>
    <w:rsid w:val="004C0A02"/>
    <w:rsid w:val="004C445E"/>
    <w:rsid w:val="004C5976"/>
    <w:rsid w:val="004C6CCC"/>
    <w:rsid w:val="004D7BB9"/>
    <w:rsid w:val="004E126C"/>
    <w:rsid w:val="004E2F55"/>
    <w:rsid w:val="004E393C"/>
    <w:rsid w:val="004E4491"/>
    <w:rsid w:val="004E4E84"/>
    <w:rsid w:val="004F2596"/>
    <w:rsid w:val="004F7124"/>
    <w:rsid w:val="005048A5"/>
    <w:rsid w:val="00504A1D"/>
    <w:rsid w:val="00513216"/>
    <w:rsid w:val="005316DA"/>
    <w:rsid w:val="0053664B"/>
    <w:rsid w:val="00537A0D"/>
    <w:rsid w:val="00540956"/>
    <w:rsid w:val="00542037"/>
    <w:rsid w:val="005445D7"/>
    <w:rsid w:val="005467AC"/>
    <w:rsid w:val="00550593"/>
    <w:rsid w:val="005563D7"/>
    <w:rsid w:val="00557604"/>
    <w:rsid w:val="00560710"/>
    <w:rsid w:val="00562B30"/>
    <w:rsid w:val="00563E3F"/>
    <w:rsid w:val="005645E1"/>
    <w:rsid w:val="00565320"/>
    <w:rsid w:val="00572F76"/>
    <w:rsid w:val="005769F8"/>
    <w:rsid w:val="00581951"/>
    <w:rsid w:val="00581B07"/>
    <w:rsid w:val="00586550"/>
    <w:rsid w:val="005A0A62"/>
    <w:rsid w:val="005A1018"/>
    <w:rsid w:val="005A1F3F"/>
    <w:rsid w:val="005A6702"/>
    <w:rsid w:val="005B2E6D"/>
    <w:rsid w:val="005C27C4"/>
    <w:rsid w:val="005C41AC"/>
    <w:rsid w:val="005C7127"/>
    <w:rsid w:val="005D15F9"/>
    <w:rsid w:val="005D1B5C"/>
    <w:rsid w:val="005D367E"/>
    <w:rsid w:val="005E08F2"/>
    <w:rsid w:val="005E61E0"/>
    <w:rsid w:val="005E668E"/>
    <w:rsid w:val="005F1241"/>
    <w:rsid w:val="005F7D0B"/>
    <w:rsid w:val="00600D79"/>
    <w:rsid w:val="0060157B"/>
    <w:rsid w:val="006017DF"/>
    <w:rsid w:val="00603328"/>
    <w:rsid w:val="00603C19"/>
    <w:rsid w:val="006050A2"/>
    <w:rsid w:val="0061376D"/>
    <w:rsid w:val="00622B1C"/>
    <w:rsid w:val="0063182E"/>
    <w:rsid w:val="00646721"/>
    <w:rsid w:val="00650F63"/>
    <w:rsid w:val="00652BFC"/>
    <w:rsid w:val="006540F1"/>
    <w:rsid w:val="00663128"/>
    <w:rsid w:val="00671A75"/>
    <w:rsid w:val="00674A86"/>
    <w:rsid w:val="0067504D"/>
    <w:rsid w:val="00675074"/>
    <w:rsid w:val="00675253"/>
    <w:rsid w:val="00676758"/>
    <w:rsid w:val="006773D8"/>
    <w:rsid w:val="0069446B"/>
    <w:rsid w:val="00695BF6"/>
    <w:rsid w:val="006971D1"/>
    <w:rsid w:val="00697A17"/>
    <w:rsid w:val="006A0CD6"/>
    <w:rsid w:val="006A407F"/>
    <w:rsid w:val="006A4255"/>
    <w:rsid w:val="006B0A51"/>
    <w:rsid w:val="006B42AD"/>
    <w:rsid w:val="006C1BAB"/>
    <w:rsid w:val="006C2923"/>
    <w:rsid w:val="006C3E22"/>
    <w:rsid w:val="006C4D64"/>
    <w:rsid w:val="006C62AC"/>
    <w:rsid w:val="006C7AB6"/>
    <w:rsid w:val="006D0DE7"/>
    <w:rsid w:val="006D2E77"/>
    <w:rsid w:val="006D486B"/>
    <w:rsid w:val="006E0726"/>
    <w:rsid w:val="006E0BC6"/>
    <w:rsid w:val="006E1751"/>
    <w:rsid w:val="006F1205"/>
    <w:rsid w:val="006F7C77"/>
    <w:rsid w:val="00706388"/>
    <w:rsid w:val="00706BC7"/>
    <w:rsid w:val="007122BE"/>
    <w:rsid w:val="00712DA3"/>
    <w:rsid w:val="007225D6"/>
    <w:rsid w:val="00723094"/>
    <w:rsid w:val="00723FEC"/>
    <w:rsid w:val="00732EFA"/>
    <w:rsid w:val="00742836"/>
    <w:rsid w:val="00745289"/>
    <w:rsid w:val="0074685D"/>
    <w:rsid w:val="00754A97"/>
    <w:rsid w:val="0076259A"/>
    <w:rsid w:val="0076466B"/>
    <w:rsid w:val="00764D1C"/>
    <w:rsid w:val="0076559D"/>
    <w:rsid w:val="00766A4A"/>
    <w:rsid w:val="00767509"/>
    <w:rsid w:val="007675A1"/>
    <w:rsid w:val="007677EC"/>
    <w:rsid w:val="007745D0"/>
    <w:rsid w:val="00777DFD"/>
    <w:rsid w:val="00783E01"/>
    <w:rsid w:val="00784346"/>
    <w:rsid w:val="00786869"/>
    <w:rsid w:val="0078719F"/>
    <w:rsid w:val="007952A9"/>
    <w:rsid w:val="007A2041"/>
    <w:rsid w:val="007A2A09"/>
    <w:rsid w:val="007A678D"/>
    <w:rsid w:val="007B1B31"/>
    <w:rsid w:val="007B548E"/>
    <w:rsid w:val="007B62E4"/>
    <w:rsid w:val="007B791F"/>
    <w:rsid w:val="007C15A8"/>
    <w:rsid w:val="007C3843"/>
    <w:rsid w:val="007C3A1C"/>
    <w:rsid w:val="007D1016"/>
    <w:rsid w:val="007D3892"/>
    <w:rsid w:val="007D38C0"/>
    <w:rsid w:val="007D71AA"/>
    <w:rsid w:val="007E0EBE"/>
    <w:rsid w:val="007E4B4F"/>
    <w:rsid w:val="007E5409"/>
    <w:rsid w:val="007F1043"/>
    <w:rsid w:val="007F1354"/>
    <w:rsid w:val="007F1900"/>
    <w:rsid w:val="007F3AE6"/>
    <w:rsid w:val="007F6E1D"/>
    <w:rsid w:val="0080358B"/>
    <w:rsid w:val="00805F69"/>
    <w:rsid w:val="0081572A"/>
    <w:rsid w:val="0082096E"/>
    <w:rsid w:val="0082123A"/>
    <w:rsid w:val="008228DD"/>
    <w:rsid w:val="00824C01"/>
    <w:rsid w:val="00830578"/>
    <w:rsid w:val="0083352E"/>
    <w:rsid w:val="00845AB8"/>
    <w:rsid w:val="00850919"/>
    <w:rsid w:val="00856B60"/>
    <w:rsid w:val="00856D5C"/>
    <w:rsid w:val="00856DAD"/>
    <w:rsid w:val="00860C6F"/>
    <w:rsid w:val="008645B1"/>
    <w:rsid w:val="00870A48"/>
    <w:rsid w:val="0087746F"/>
    <w:rsid w:val="008804FF"/>
    <w:rsid w:val="00880EEA"/>
    <w:rsid w:val="00881365"/>
    <w:rsid w:val="00882C64"/>
    <w:rsid w:val="008830F0"/>
    <w:rsid w:val="00887B7D"/>
    <w:rsid w:val="008A2A05"/>
    <w:rsid w:val="008A34D4"/>
    <w:rsid w:val="008A4949"/>
    <w:rsid w:val="008A4BDC"/>
    <w:rsid w:val="008A754A"/>
    <w:rsid w:val="008A7DD5"/>
    <w:rsid w:val="008B0C74"/>
    <w:rsid w:val="008D0D84"/>
    <w:rsid w:val="008D2CC3"/>
    <w:rsid w:val="008D7ECA"/>
    <w:rsid w:val="008E0E24"/>
    <w:rsid w:val="008E792F"/>
    <w:rsid w:val="00902169"/>
    <w:rsid w:val="009076F9"/>
    <w:rsid w:val="009205D2"/>
    <w:rsid w:val="00921871"/>
    <w:rsid w:val="00922E6A"/>
    <w:rsid w:val="00926440"/>
    <w:rsid w:val="00926EF0"/>
    <w:rsid w:val="00936934"/>
    <w:rsid w:val="00942F3D"/>
    <w:rsid w:val="00943554"/>
    <w:rsid w:val="00952A1E"/>
    <w:rsid w:val="0096237C"/>
    <w:rsid w:val="00962B9D"/>
    <w:rsid w:val="00963B92"/>
    <w:rsid w:val="009669D9"/>
    <w:rsid w:val="00970D33"/>
    <w:rsid w:val="009717CA"/>
    <w:rsid w:val="00976409"/>
    <w:rsid w:val="00976BB3"/>
    <w:rsid w:val="00977368"/>
    <w:rsid w:val="00977641"/>
    <w:rsid w:val="00987B1B"/>
    <w:rsid w:val="009928C5"/>
    <w:rsid w:val="00997D91"/>
    <w:rsid w:val="009A3B73"/>
    <w:rsid w:val="009B3086"/>
    <w:rsid w:val="009B3DAC"/>
    <w:rsid w:val="009B4FD2"/>
    <w:rsid w:val="009C310D"/>
    <w:rsid w:val="009C44E1"/>
    <w:rsid w:val="009C48E3"/>
    <w:rsid w:val="009D7190"/>
    <w:rsid w:val="009E04BC"/>
    <w:rsid w:val="009E68A2"/>
    <w:rsid w:val="009F6170"/>
    <w:rsid w:val="009F69A4"/>
    <w:rsid w:val="009F69E7"/>
    <w:rsid w:val="009F754B"/>
    <w:rsid w:val="00A0269E"/>
    <w:rsid w:val="00A123C5"/>
    <w:rsid w:val="00A13A2E"/>
    <w:rsid w:val="00A24F5F"/>
    <w:rsid w:val="00A310DE"/>
    <w:rsid w:val="00A3486C"/>
    <w:rsid w:val="00A37663"/>
    <w:rsid w:val="00A43855"/>
    <w:rsid w:val="00A4580C"/>
    <w:rsid w:val="00A54948"/>
    <w:rsid w:val="00A57A88"/>
    <w:rsid w:val="00A601A1"/>
    <w:rsid w:val="00A6060F"/>
    <w:rsid w:val="00A606F3"/>
    <w:rsid w:val="00A63715"/>
    <w:rsid w:val="00A65B18"/>
    <w:rsid w:val="00A67092"/>
    <w:rsid w:val="00A70DE0"/>
    <w:rsid w:val="00A87C42"/>
    <w:rsid w:val="00A9160F"/>
    <w:rsid w:val="00A95E57"/>
    <w:rsid w:val="00A96590"/>
    <w:rsid w:val="00AB1F2E"/>
    <w:rsid w:val="00AC3F5A"/>
    <w:rsid w:val="00AD33B4"/>
    <w:rsid w:val="00AD369D"/>
    <w:rsid w:val="00AD7801"/>
    <w:rsid w:val="00AE69DB"/>
    <w:rsid w:val="00B019C9"/>
    <w:rsid w:val="00B02691"/>
    <w:rsid w:val="00B040AD"/>
    <w:rsid w:val="00B111E6"/>
    <w:rsid w:val="00B13DDC"/>
    <w:rsid w:val="00B2042F"/>
    <w:rsid w:val="00B22D07"/>
    <w:rsid w:val="00B2427B"/>
    <w:rsid w:val="00B4345B"/>
    <w:rsid w:val="00B437C9"/>
    <w:rsid w:val="00B466E2"/>
    <w:rsid w:val="00B9050C"/>
    <w:rsid w:val="00B9612D"/>
    <w:rsid w:val="00BA02C2"/>
    <w:rsid w:val="00BA4065"/>
    <w:rsid w:val="00BA454C"/>
    <w:rsid w:val="00BB23B5"/>
    <w:rsid w:val="00BB352C"/>
    <w:rsid w:val="00BB5B26"/>
    <w:rsid w:val="00BC1244"/>
    <w:rsid w:val="00BC39DD"/>
    <w:rsid w:val="00BC6E0A"/>
    <w:rsid w:val="00BD11F5"/>
    <w:rsid w:val="00BD21BB"/>
    <w:rsid w:val="00BD740F"/>
    <w:rsid w:val="00BE2B5D"/>
    <w:rsid w:val="00BF05A3"/>
    <w:rsid w:val="00BF6F16"/>
    <w:rsid w:val="00C03550"/>
    <w:rsid w:val="00C04710"/>
    <w:rsid w:val="00C10507"/>
    <w:rsid w:val="00C16A08"/>
    <w:rsid w:val="00C16A68"/>
    <w:rsid w:val="00C24264"/>
    <w:rsid w:val="00C2694B"/>
    <w:rsid w:val="00C26AF9"/>
    <w:rsid w:val="00C31D69"/>
    <w:rsid w:val="00C33995"/>
    <w:rsid w:val="00C3701F"/>
    <w:rsid w:val="00C418C1"/>
    <w:rsid w:val="00C470CB"/>
    <w:rsid w:val="00C475C8"/>
    <w:rsid w:val="00C51CB5"/>
    <w:rsid w:val="00C6098A"/>
    <w:rsid w:val="00C60A81"/>
    <w:rsid w:val="00C6230D"/>
    <w:rsid w:val="00C638B3"/>
    <w:rsid w:val="00C715F1"/>
    <w:rsid w:val="00C7179E"/>
    <w:rsid w:val="00C743B1"/>
    <w:rsid w:val="00C76AC6"/>
    <w:rsid w:val="00C7740E"/>
    <w:rsid w:val="00C77DA9"/>
    <w:rsid w:val="00C8211C"/>
    <w:rsid w:val="00C84FD4"/>
    <w:rsid w:val="00C85F93"/>
    <w:rsid w:val="00C92CEA"/>
    <w:rsid w:val="00C92D65"/>
    <w:rsid w:val="00CA06D8"/>
    <w:rsid w:val="00CA0A77"/>
    <w:rsid w:val="00CA746C"/>
    <w:rsid w:val="00CB4887"/>
    <w:rsid w:val="00CB741A"/>
    <w:rsid w:val="00CB7AC2"/>
    <w:rsid w:val="00CC0F49"/>
    <w:rsid w:val="00CC2D88"/>
    <w:rsid w:val="00CC4398"/>
    <w:rsid w:val="00CC5B52"/>
    <w:rsid w:val="00CC6DB9"/>
    <w:rsid w:val="00CC6E6E"/>
    <w:rsid w:val="00CD3341"/>
    <w:rsid w:val="00CD4E0C"/>
    <w:rsid w:val="00CD6700"/>
    <w:rsid w:val="00CE594A"/>
    <w:rsid w:val="00CE5A9A"/>
    <w:rsid w:val="00CE7856"/>
    <w:rsid w:val="00CE7CED"/>
    <w:rsid w:val="00CF05E9"/>
    <w:rsid w:val="00CF41DE"/>
    <w:rsid w:val="00CF6E83"/>
    <w:rsid w:val="00D047F5"/>
    <w:rsid w:val="00D10657"/>
    <w:rsid w:val="00D108B2"/>
    <w:rsid w:val="00D206D0"/>
    <w:rsid w:val="00D20B0F"/>
    <w:rsid w:val="00D20D16"/>
    <w:rsid w:val="00D324B1"/>
    <w:rsid w:val="00D438B9"/>
    <w:rsid w:val="00D446E3"/>
    <w:rsid w:val="00D46AF1"/>
    <w:rsid w:val="00D46D11"/>
    <w:rsid w:val="00D47F4F"/>
    <w:rsid w:val="00D53D26"/>
    <w:rsid w:val="00D70D67"/>
    <w:rsid w:val="00D71E62"/>
    <w:rsid w:val="00D754FF"/>
    <w:rsid w:val="00D83FD3"/>
    <w:rsid w:val="00D85049"/>
    <w:rsid w:val="00D97C30"/>
    <w:rsid w:val="00DA0A5B"/>
    <w:rsid w:val="00DA1850"/>
    <w:rsid w:val="00DA65CB"/>
    <w:rsid w:val="00DB4286"/>
    <w:rsid w:val="00DB781C"/>
    <w:rsid w:val="00DD03C8"/>
    <w:rsid w:val="00DD1B16"/>
    <w:rsid w:val="00DD4897"/>
    <w:rsid w:val="00DD4F74"/>
    <w:rsid w:val="00DD781E"/>
    <w:rsid w:val="00DE0C61"/>
    <w:rsid w:val="00DE20A9"/>
    <w:rsid w:val="00DE3780"/>
    <w:rsid w:val="00DF2947"/>
    <w:rsid w:val="00DF5D2E"/>
    <w:rsid w:val="00DF6F5D"/>
    <w:rsid w:val="00DF78B8"/>
    <w:rsid w:val="00E0369C"/>
    <w:rsid w:val="00E06349"/>
    <w:rsid w:val="00E14A73"/>
    <w:rsid w:val="00E15860"/>
    <w:rsid w:val="00E17045"/>
    <w:rsid w:val="00E170D3"/>
    <w:rsid w:val="00E17BE3"/>
    <w:rsid w:val="00E25244"/>
    <w:rsid w:val="00E252AB"/>
    <w:rsid w:val="00E25F08"/>
    <w:rsid w:val="00E33AE3"/>
    <w:rsid w:val="00E35F2F"/>
    <w:rsid w:val="00E37A33"/>
    <w:rsid w:val="00E403F5"/>
    <w:rsid w:val="00E43CBC"/>
    <w:rsid w:val="00E44880"/>
    <w:rsid w:val="00E625EE"/>
    <w:rsid w:val="00E62D33"/>
    <w:rsid w:val="00E6613D"/>
    <w:rsid w:val="00E729DC"/>
    <w:rsid w:val="00E747C5"/>
    <w:rsid w:val="00E75FBC"/>
    <w:rsid w:val="00E82065"/>
    <w:rsid w:val="00E944A6"/>
    <w:rsid w:val="00EA05DC"/>
    <w:rsid w:val="00EA5467"/>
    <w:rsid w:val="00EA629A"/>
    <w:rsid w:val="00EB09F7"/>
    <w:rsid w:val="00EB428A"/>
    <w:rsid w:val="00EB755F"/>
    <w:rsid w:val="00EC2D33"/>
    <w:rsid w:val="00EC44D5"/>
    <w:rsid w:val="00ED0EE2"/>
    <w:rsid w:val="00ED53D4"/>
    <w:rsid w:val="00EE0473"/>
    <w:rsid w:val="00EE14C9"/>
    <w:rsid w:val="00EE1DC2"/>
    <w:rsid w:val="00EE3327"/>
    <w:rsid w:val="00EE4756"/>
    <w:rsid w:val="00EE6A94"/>
    <w:rsid w:val="00EE78EC"/>
    <w:rsid w:val="00EF24A8"/>
    <w:rsid w:val="00EF3F53"/>
    <w:rsid w:val="00EF4EC7"/>
    <w:rsid w:val="00EF6B7F"/>
    <w:rsid w:val="00F04CC3"/>
    <w:rsid w:val="00F105B3"/>
    <w:rsid w:val="00F10E09"/>
    <w:rsid w:val="00F14C55"/>
    <w:rsid w:val="00F27399"/>
    <w:rsid w:val="00F27D4A"/>
    <w:rsid w:val="00F27DCD"/>
    <w:rsid w:val="00F30E70"/>
    <w:rsid w:val="00F31716"/>
    <w:rsid w:val="00F33681"/>
    <w:rsid w:val="00F345AF"/>
    <w:rsid w:val="00F36B1A"/>
    <w:rsid w:val="00F37C90"/>
    <w:rsid w:val="00F40CC5"/>
    <w:rsid w:val="00F40FA1"/>
    <w:rsid w:val="00F428D6"/>
    <w:rsid w:val="00F451D6"/>
    <w:rsid w:val="00F46714"/>
    <w:rsid w:val="00F50311"/>
    <w:rsid w:val="00F50DF8"/>
    <w:rsid w:val="00F51B8F"/>
    <w:rsid w:val="00F54DBE"/>
    <w:rsid w:val="00F556E1"/>
    <w:rsid w:val="00F569D8"/>
    <w:rsid w:val="00F64CA5"/>
    <w:rsid w:val="00F665B4"/>
    <w:rsid w:val="00F67620"/>
    <w:rsid w:val="00F71636"/>
    <w:rsid w:val="00F73273"/>
    <w:rsid w:val="00F757D3"/>
    <w:rsid w:val="00F77552"/>
    <w:rsid w:val="00F77CFA"/>
    <w:rsid w:val="00F81577"/>
    <w:rsid w:val="00F846FD"/>
    <w:rsid w:val="00F97A1E"/>
    <w:rsid w:val="00FA5775"/>
    <w:rsid w:val="00FB335B"/>
    <w:rsid w:val="00FC041F"/>
    <w:rsid w:val="00FD208A"/>
    <w:rsid w:val="00FD25A4"/>
    <w:rsid w:val="00FE0FE4"/>
    <w:rsid w:val="00FE4423"/>
    <w:rsid w:val="00FE7AB9"/>
    <w:rsid w:val="00FF26DF"/>
    <w:rsid w:val="00FF549C"/>
    <w:rsid w:val="00FF6C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0899CB2F"/>
  <w15:chartTrackingRefBased/>
  <w15:docId w15:val="{211F99C8-98A8-4A19-88EC-94F3EC332B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6202"/>
    <w:pPr>
      <w:ind w:firstLine="36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4675C9"/>
    <w:pPr>
      <w:keepNext/>
      <w:keepLines/>
      <w:numPr>
        <w:numId w:val="1"/>
      </w:numPr>
      <w:spacing w:before="240" w:after="0"/>
      <w:outlineLvl w:val="0"/>
    </w:pPr>
    <w:rPr>
      <w:rFonts w:asciiTheme="majorHAnsi" w:eastAsia="Times New Roman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FCF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16A6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9B4FD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tab-span">
    <w:name w:val="apple-tab-span"/>
    <w:basedOn w:val="DefaultParagraphFont"/>
    <w:rsid w:val="009B4FD2"/>
  </w:style>
  <w:style w:type="character" w:customStyle="1" w:styleId="Heading1Char">
    <w:name w:val="Heading 1 Char"/>
    <w:basedOn w:val="DefaultParagraphFont"/>
    <w:link w:val="Heading1"/>
    <w:uiPriority w:val="9"/>
    <w:rsid w:val="004675C9"/>
    <w:rPr>
      <w:rFonts w:asciiTheme="majorHAnsi" w:eastAsia="Times New Roman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4675C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8228DD"/>
    <w:pPr>
      <w:tabs>
        <w:tab w:val="left" w:pos="880"/>
        <w:tab w:val="right" w:leader="dot" w:pos="10070"/>
      </w:tabs>
      <w:spacing w:after="100"/>
      <w:jc w:val="left"/>
    </w:pPr>
  </w:style>
  <w:style w:type="character" w:styleId="Hyperlink">
    <w:name w:val="Hyperlink"/>
    <w:basedOn w:val="DefaultParagraphFont"/>
    <w:uiPriority w:val="99"/>
    <w:unhideWhenUsed/>
    <w:rsid w:val="00E17BE3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870A4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92B59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3486C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096FC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887B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8228DD"/>
    <w:pPr>
      <w:spacing w:after="0" w:line="240" w:lineRule="auto"/>
      <w:ind w:firstLine="360"/>
      <w:jc w:val="both"/>
    </w:pPr>
  </w:style>
  <w:style w:type="paragraph" w:styleId="TOC2">
    <w:name w:val="toc 2"/>
    <w:basedOn w:val="Normal"/>
    <w:next w:val="Normal"/>
    <w:autoRedefine/>
    <w:uiPriority w:val="39"/>
    <w:unhideWhenUsed/>
    <w:rsid w:val="008228DD"/>
    <w:pPr>
      <w:tabs>
        <w:tab w:val="left" w:pos="880"/>
        <w:tab w:val="right" w:leader="dot" w:pos="10070"/>
      </w:tabs>
      <w:spacing w:after="100"/>
      <w:ind w:left="220"/>
      <w:jc w:val="left"/>
    </w:pPr>
  </w:style>
  <w:style w:type="character" w:styleId="UnresolvedMention">
    <w:name w:val="Unresolved Mention"/>
    <w:basedOn w:val="DefaultParagraphFont"/>
    <w:uiPriority w:val="99"/>
    <w:semiHidden/>
    <w:unhideWhenUsed/>
    <w:rsid w:val="00EA05D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A05DC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C5B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C5B52"/>
  </w:style>
  <w:style w:type="paragraph" w:styleId="Footer">
    <w:name w:val="footer"/>
    <w:basedOn w:val="Normal"/>
    <w:link w:val="FooterChar"/>
    <w:uiPriority w:val="99"/>
    <w:unhideWhenUsed/>
    <w:rsid w:val="00CC5B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C5B52"/>
  </w:style>
  <w:style w:type="character" w:customStyle="1" w:styleId="Heading3Char">
    <w:name w:val="Heading 3 Char"/>
    <w:basedOn w:val="DefaultParagraphFont"/>
    <w:link w:val="Heading3"/>
    <w:uiPriority w:val="9"/>
    <w:semiHidden/>
    <w:rsid w:val="00C16A6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653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532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532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532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532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532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532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6791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433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64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00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8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1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8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13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173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46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yperlink" Target="https://www.emetor.com/windings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hyperlink" Target="https://www.emetor.com/windings/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D5BEBB-D3C4-4210-9DEA-4C18785332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50</TotalTime>
  <Pages>12</Pages>
  <Words>1908</Words>
  <Characters>10878</Characters>
  <Application>Microsoft Office Word</Application>
  <DocSecurity>0</DocSecurity>
  <Lines>90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kan sarac</dc:creator>
  <cp:keywords/>
  <dc:description/>
  <cp:lastModifiedBy>hakan sarac</cp:lastModifiedBy>
  <cp:revision>363</cp:revision>
  <cp:lastPrinted>2020-03-31T20:21:00Z</cp:lastPrinted>
  <dcterms:created xsi:type="dcterms:W3CDTF">2020-03-24T18:10:00Z</dcterms:created>
  <dcterms:modified xsi:type="dcterms:W3CDTF">2022-05-29T2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1367d40-370b-30f5-96a5-17ae9c12f2b8</vt:lpwstr>
  </property>
  <property fmtid="{D5CDD505-2E9C-101B-9397-08002B2CF9AE}" pid="24" name="Mendeley Citation Style_1">
    <vt:lpwstr>http://www.zotero.org/styles/apa</vt:lpwstr>
  </property>
</Properties>
</file>